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E43CB0" w14:textId="351B831F" w:rsidR="00BB1C26" w:rsidRPr="007D6577" w:rsidRDefault="00BB1C26" w:rsidP="00BB1C26">
      <w:pPr>
        <w:spacing w:line="276" w:lineRule="auto"/>
        <w:rPr>
          <w:rFonts w:cs="Arial"/>
          <w:b/>
          <w:sz w:val="22"/>
          <w:szCs w:val="22"/>
        </w:rPr>
      </w:pPr>
      <w:r w:rsidRPr="007D6577">
        <w:rPr>
          <w:rFonts w:asciiTheme="majorHAnsi" w:hAnsiTheme="majorHAnsi" w:cstheme="majorHAnsi"/>
          <w:b/>
          <w:sz w:val="22"/>
          <w:szCs w:val="22"/>
        </w:rPr>
        <w:t>Supplementary Data</w:t>
      </w:r>
    </w:p>
    <w:p w14:paraId="53787C92" w14:textId="7360428E" w:rsidR="00BB1C26" w:rsidRPr="007D6577" w:rsidRDefault="00BB1C26">
      <w:pPr>
        <w:rPr>
          <w:sz w:val="22"/>
          <w:szCs w:val="22"/>
        </w:rPr>
      </w:pPr>
    </w:p>
    <w:p w14:paraId="4EE626F7" w14:textId="7B2963F6" w:rsidR="00EC56D1" w:rsidRPr="007D6577" w:rsidRDefault="007D6577">
      <w:pPr>
        <w:rPr>
          <w:rFonts w:asciiTheme="majorHAnsi" w:hAnsiTheme="majorHAnsi" w:cstheme="majorHAnsi"/>
          <w:b/>
          <w:sz w:val="22"/>
          <w:szCs w:val="22"/>
        </w:rPr>
      </w:pPr>
      <w:r w:rsidRPr="007D6577">
        <w:rPr>
          <w:rFonts w:asciiTheme="majorHAnsi" w:hAnsiTheme="majorHAnsi" w:cstheme="majorHAnsi"/>
          <w:b/>
          <w:sz w:val="22"/>
          <w:szCs w:val="22"/>
        </w:rPr>
        <w:t>Supplementa</w:t>
      </w:r>
      <w:r w:rsidR="00751C92">
        <w:rPr>
          <w:rFonts w:asciiTheme="majorHAnsi" w:hAnsiTheme="majorHAnsi" w:cstheme="majorHAnsi"/>
          <w:b/>
          <w:sz w:val="22"/>
          <w:szCs w:val="22"/>
        </w:rPr>
        <w:t>ry</w:t>
      </w:r>
      <w:r w:rsidRPr="007D6577">
        <w:rPr>
          <w:rFonts w:asciiTheme="majorHAnsi" w:hAnsiTheme="majorHAnsi" w:cstheme="majorHAnsi"/>
          <w:b/>
          <w:sz w:val="22"/>
          <w:szCs w:val="22"/>
        </w:rPr>
        <w:t xml:space="preserve"> </w:t>
      </w:r>
      <w:r>
        <w:rPr>
          <w:rFonts w:asciiTheme="majorHAnsi" w:hAnsiTheme="majorHAnsi" w:cstheme="majorHAnsi"/>
          <w:b/>
          <w:sz w:val="22"/>
          <w:szCs w:val="22"/>
        </w:rPr>
        <w:t>T</w:t>
      </w:r>
      <w:r w:rsidR="00EC56D1" w:rsidRPr="007D6577">
        <w:rPr>
          <w:rFonts w:asciiTheme="majorHAnsi" w:hAnsiTheme="majorHAnsi" w:cstheme="majorHAnsi"/>
          <w:b/>
          <w:sz w:val="22"/>
          <w:szCs w:val="22"/>
        </w:rPr>
        <w:t>able 1: Comparison of symptoms within the PD patient cohort</w:t>
      </w:r>
    </w:p>
    <w:p w14:paraId="27BA5229" w14:textId="77777777" w:rsidR="00EC56D1" w:rsidRDefault="00EC56D1" w:rsidP="00F339D3">
      <w:pPr>
        <w:rPr>
          <w:rFonts w:asciiTheme="majorHAnsi" w:hAnsiTheme="majorHAnsi" w:cstheme="majorHAnsi"/>
          <w:b/>
          <w:sz w:val="22"/>
          <w:szCs w:val="22"/>
        </w:rPr>
      </w:pPr>
    </w:p>
    <w:tbl>
      <w:tblPr>
        <w:tblW w:w="12748" w:type="dxa"/>
        <w:tblInd w:w="-10" w:type="dxa"/>
        <w:tblLook w:val="04A0" w:firstRow="1" w:lastRow="0" w:firstColumn="1" w:lastColumn="0" w:noHBand="0" w:noVBand="1"/>
      </w:tblPr>
      <w:tblGrid>
        <w:gridCol w:w="1300"/>
        <w:gridCol w:w="1300"/>
        <w:gridCol w:w="1300"/>
        <w:gridCol w:w="1193"/>
        <w:gridCol w:w="1407"/>
        <w:gridCol w:w="1300"/>
        <w:gridCol w:w="1121"/>
        <w:gridCol w:w="1479"/>
        <w:gridCol w:w="1300"/>
        <w:gridCol w:w="1048"/>
      </w:tblGrid>
      <w:tr w:rsidR="00EC56D1" w:rsidRPr="00EC56D1" w14:paraId="4CE4A779" w14:textId="77777777" w:rsidTr="00626D1A">
        <w:trPr>
          <w:trHeight w:val="442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853FF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 </w:t>
            </w:r>
          </w:p>
        </w:tc>
        <w:tc>
          <w:tcPr>
            <w:tcW w:w="3793" w:type="dxa"/>
            <w:gridSpan w:val="3"/>
            <w:tcBorders>
              <w:top w:val="single" w:sz="8" w:space="0" w:color="auto"/>
              <w:left w:val="nil"/>
              <w:bottom w:val="nil"/>
              <w:right w:val="dashed" w:sz="8" w:space="0" w:color="000000"/>
            </w:tcBorders>
            <w:shd w:val="clear" w:color="auto" w:fill="auto"/>
            <w:noWrap/>
            <w:vAlign w:val="bottom"/>
            <w:hideMark/>
          </w:tcPr>
          <w:p w14:paraId="44DB39E0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Peritonitis</w:t>
            </w:r>
          </w:p>
        </w:tc>
        <w:tc>
          <w:tcPr>
            <w:tcW w:w="3828" w:type="dxa"/>
            <w:gridSpan w:val="3"/>
            <w:tcBorders>
              <w:top w:val="single" w:sz="8" w:space="0" w:color="auto"/>
              <w:left w:val="nil"/>
              <w:bottom w:val="nil"/>
              <w:right w:val="dashed" w:sz="8" w:space="0" w:color="000000"/>
            </w:tcBorders>
            <w:shd w:val="clear" w:color="auto" w:fill="auto"/>
            <w:noWrap/>
            <w:vAlign w:val="bottom"/>
            <w:hideMark/>
          </w:tcPr>
          <w:p w14:paraId="294810DB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Transplantable</w:t>
            </w:r>
          </w:p>
        </w:tc>
        <w:tc>
          <w:tcPr>
            <w:tcW w:w="3827" w:type="dxa"/>
            <w:gridSpan w:val="3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4CBB6A2A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Switched to HD</w:t>
            </w:r>
          </w:p>
        </w:tc>
      </w:tr>
      <w:tr w:rsidR="00EC56D1" w:rsidRPr="00EC56D1" w14:paraId="67156774" w14:textId="77777777" w:rsidTr="00626D1A">
        <w:trPr>
          <w:trHeight w:val="340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F99B1B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C045F5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 xml:space="preserve">Yes 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489840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No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dashed" w:sz="8" w:space="0" w:color="auto"/>
            </w:tcBorders>
            <w:shd w:val="clear" w:color="auto" w:fill="auto"/>
            <w:noWrap/>
            <w:vAlign w:val="bottom"/>
            <w:hideMark/>
          </w:tcPr>
          <w:p w14:paraId="4F05BDB2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P value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4B259D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EECA9C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No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dashed" w:sz="8" w:space="0" w:color="auto"/>
            </w:tcBorders>
            <w:shd w:val="clear" w:color="auto" w:fill="auto"/>
            <w:noWrap/>
            <w:vAlign w:val="bottom"/>
            <w:hideMark/>
          </w:tcPr>
          <w:p w14:paraId="26DF7C98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P value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BB965A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83F14F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No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CD2BC7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color w:val="000000"/>
                <w:sz w:val="22"/>
                <w:szCs w:val="22"/>
              </w:rPr>
              <w:t>P value</w:t>
            </w:r>
          </w:p>
        </w:tc>
      </w:tr>
      <w:tr w:rsidR="00EC56D1" w:rsidRPr="00EC56D1" w14:paraId="35700033" w14:textId="77777777" w:rsidTr="00626D1A">
        <w:trPr>
          <w:trHeight w:val="34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EB837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Pai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DDF1D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3.8±6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519CD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9.5±12.2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4BFBA523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653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B1D7D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5.3±13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A6FBDC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5.3±6.1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3418EA49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999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0B14F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77.9±7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FF05C7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8.1±7.1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8D9A94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084</w:t>
            </w:r>
          </w:p>
        </w:tc>
      </w:tr>
      <w:tr w:rsidR="00EC56D1" w:rsidRPr="00EC56D1" w14:paraId="4CDFFA6F" w14:textId="77777777" w:rsidTr="00626D1A">
        <w:trPr>
          <w:trHeight w:val="34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4759A" w14:textId="50198D03" w:rsidR="00EC56D1" w:rsidRPr="00EC56D1" w:rsidRDefault="00EC56D1" w:rsidP="00626D1A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E</w:t>
            </w:r>
            <w:r w:rsidRPr="00EC56D1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nergy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05CF4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45.6±5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AC578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4.4±6.1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1E567BB7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386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D4DD57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8.7±9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3C45D8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1.0±5.0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26505765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245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5950E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5.8±6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43258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 xml:space="preserve">43.6±5.7 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2C4856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189</w:t>
            </w:r>
          </w:p>
        </w:tc>
      </w:tr>
      <w:tr w:rsidR="00EC56D1" w:rsidRPr="00EC56D1" w14:paraId="0D3138CB" w14:textId="77777777" w:rsidTr="00626D1A">
        <w:trPr>
          <w:trHeight w:val="6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76371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Emotional wellnes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CECE34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0.3±4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966CD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8.4±6.9</w:t>
            </w: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7E798C01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357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CF1C9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4.0±8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46364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2.1±4.4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37F5D616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834</w:t>
            </w:r>
          </w:p>
        </w:tc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2CCE7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7.3±4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B9B9F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9.8±5.4</w:t>
            </w:r>
          </w:p>
        </w:tc>
        <w:tc>
          <w:tcPr>
            <w:tcW w:w="1048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2E1D92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356</w:t>
            </w:r>
          </w:p>
        </w:tc>
      </w:tr>
      <w:tr w:rsidR="00EC56D1" w:rsidRPr="00EC56D1" w14:paraId="23BF42EB" w14:textId="77777777" w:rsidTr="00626D1A">
        <w:trPr>
          <w:trHeight w:val="340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45C738D" w14:textId="77777777" w:rsidR="00EC56D1" w:rsidRPr="00EC56D1" w:rsidRDefault="00EC56D1" w:rsidP="00626D1A">
            <w:pPr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b/>
                <w:bCs/>
                <w:color w:val="000000"/>
                <w:sz w:val="22"/>
                <w:szCs w:val="22"/>
              </w:rPr>
              <w:t>SOB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C9BDB7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7.3±7.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7FF8FD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75.0±4.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8" w:space="0" w:color="auto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677FBDC7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191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AA05A27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5.6±12.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AF625B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1.0±6.9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dashed" w:sz="8" w:space="0" w:color="auto"/>
            </w:tcBorders>
            <w:shd w:val="clear" w:color="auto" w:fill="auto"/>
            <w:vAlign w:val="center"/>
            <w:hideMark/>
          </w:tcPr>
          <w:p w14:paraId="375D353F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746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DD072DA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68.8±8.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D2DB2E" w14:textId="77777777" w:rsidR="00EC56D1" w:rsidRPr="00EC56D1" w:rsidRDefault="00EC56D1" w:rsidP="00626D1A">
            <w:pPr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8.3±8.1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2F4037" w14:textId="77777777" w:rsidR="00EC56D1" w:rsidRPr="00EC56D1" w:rsidRDefault="00EC56D1" w:rsidP="00626D1A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EC56D1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41</w:t>
            </w:r>
          </w:p>
        </w:tc>
      </w:tr>
    </w:tbl>
    <w:p w14:paraId="2D72CA2E" w14:textId="77777777" w:rsidR="00EC56D1" w:rsidRDefault="00EC56D1" w:rsidP="00F339D3">
      <w:pPr>
        <w:rPr>
          <w:rFonts w:asciiTheme="majorHAnsi" w:hAnsiTheme="majorHAnsi" w:cstheme="majorHAnsi"/>
          <w:b/>
          <w:sz w:val="22"/>
          <w:szCs w:val="22"/>
        </w:rPr>
      </w:pPr>
    </w:p>
    <w:p w14:paraId="04264E80" w14:textId="77777777" w:rsidR="00EC56D1" w:rsidRDefault="00EC56D1" w:rsidP="00F339D3">
      <w:pPr>
        <w:rPr>
          <w:rFonts w:asciiTheme="majorHAnsi" w:hAnsiTheme="majorHAnsi" w:cstheme="majorHAnsi"/>
          <w:b/>
          <w:sz w:val="22"/>
          <w:szCs w:val="22"/>
        </w:rPr>
      </w:pPr>
    </w:p>
    <w:p w14:paraId="4601B6DE" w14:textId="77777777" w:rsidR="00F339D3" w:rsidRPr="00D76073" w:rsidRDefault="00F339D3" w:rsidP="00F339D3">
      <w:pPr>
        <w:rPr>
          <w:rFonts w:asciiTheme="majorHAnsi" w:hAnsiTheme="majorHAnsi" w:cstheme="majorHAnsi"/>
          <w:sz w:val="22"/>
          <w:szCs w:val="22"/>
        </w:rPr>
      </w:pPr>
    </w:p>
    <w:p w14:paraId="4C707604" w14:textId="77777777" w:rsidR="007D6577" w:rsidRDefault="007D6577">
      <w:pPr>
        <w:rPr>
          <w:rFonts w:asciiTheme="majorHAnsi" w:hAnsiTheme="majorHAnsi" w:cs="Arial"/>
          <w:b/>
          <w:sz w:val="22"/>
          <w:szCs w:val="22"/>
        </w:rPr>
      </w:pPr>
      <w:r>
        <w:rPr>
          <w:rFonts w:asciiTheme="majorHAnsi" w:hAnsiTheme="majorHAnsi" w:cs="Arial"/>
          <w:b/>
          <w:sz w:val="22"/>
          <w:szCs w:val="22"/>
        </w:rPr>
        <w:br w:type="page"/>
      </w:r>
    </w:p>
    <w:p w14:paraId="07075F64" w14:textId="0475E595" w:rsidR="009C3348" w:rsidRPr="009C3348" w:rsidRDefault="007D6577" w:rsidP="009C3348">
      <w:pPr>
        <w:spacing w:line="360" w:lineRule="auto"/>
        <w:outlineLvl w:val="0"/>
        <w:rPr>
          <w:rFonts w:asciiTheme="majorHAnsi" w:hAnsiTheme="majorHAnsi" w:cs="Arial"/>
          <w:color w:val="000000" w:themeColor="text1"/>
          <w:sz w:val="22"/>
          <w:szCs w:val="22"/>
          <w:u w:val="single"/>
        </w:rPr>
      </w:pPr>
      <w:r>
        <w:rPr>
          <w:rFonts w:asciiTheme="majorHAnsi" w:hAnsiTheme="majorHAnsi" w:cs="Arial"/>
          <w:b/>
          <w:sz w:val="22"/>
          <w:szCs w:val="22"/>
        </w:rPr>
        <w:lastRenderedPageBreak/>
        <w:t>Supplementa</w:t>
      </w:r>
      <w:r w:rsidR="00751C92">
        <w:rPr>
          <w:rFonts w:asciiTheme="majorHAnsi" w:hAnsiTheme="majorHAnsi" w:cs="Arial"/>
          <w:b/>
          <w:sz w:val="22"/>
          <w:szCs w:val="22"/>
        </w:rPr>
        <w:t>ry</w:t>
      </w:r>
      <w:r>
        <w:rPr>
          <w:rFonts w:asciiTheme="majorHAnsi" w:hAnsiTheme="majorHAnsi" w:cs="Arial"/>
          <w:b/>
          <w:sz w:val="22"/>
          <w:szCs w:val="22"/>
        </w:rPr>
        <w:t xml:space="preserve"> Table 2</w:t>
      </w:r>
      <w:r w:rsidR="008373D1">
        <w:rPr>
          <w:rFonts w:asciiTheme="majorHAnsi" w:hAnsiTheme="majorHAnsi" w:cs="Arial"/>
          <w:b/>
          <w:sz w:val="22"/>
          <w:szCs w:val="22"/>
        </w:rPr>
        <w:t>:</w:t>
      </w:r>
      <w:r w:rsidR="009C3348" w:rsidRPr="009C3348">
        <w:rPr>
          <w:rFonts w:asciiTheme="majorHAnsi" w:hAnsiTheme="majorHAnsi" w:cs="Arial"/>
          <w:b/>
          <w:sz w:val="22"/>
          <w:szCs w:val="22"/>
        </w:rPr>
        <w:t xml:space="preserve"> Comparison of socio-demogra</w:t>
      </w:r>
      <w:bookmarkStart w:id="0" w:name="_GoBack"/>
      <w:bookmarkEnd w:id="0"/>
      <w:r w:rsidR="009C3348" w:rsidRPr="009C3348">
        <w:rPr>
          <w:rFonts w:asciiTheme="majorHAnsi" w:hAnsiTheme="majorHAnsi" w:cs="Arial"/>
          <w:b/>
          <w:sz w:val="22"/>
          <w:szCs w:val="22"/>
        </w:rPr>
        <w:t xml:space="preserve">phic data between study cohort and populations of the City of Cape Town, the Western Cape Province, and South Africa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96"/>
        <w:gridCol w:w="1521"/>
        <w:gridCol w:w="3122"/>
        <w:gridCol w:w="2769"/>
        <w:gridCol w:w="2708"/>
      </w:tblGrid>
      <w:tr w:rsidR="009C3348" w:rsidRPr="009C3348" w14:paraId="508296A1" w14:textId="77777777" w:rsidTr="009C3348">
        <w:tc>
          <w:tcPr>
            <w:tcW w:w="0" w:type="auto"/>
          </w:tcPr>
          <w:p w14:paraId="40E3421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</w:tcPr>
          <w:p w14:paraId="696B402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Dialysis cohort</w:t>
            </w:r>
          </w:p>
        </w:tc>
        <w:tc>
          <w:tcPr>
            <w:tcW w:w="0" w:type="auto"/>
          </w:tcPr>
          <w:p w14:paraId="5287E84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City of Cape Town (n=4 005 016)</w:t>
            </w:r>
          </w:p>
        </w:tc>
        <w:tc>
          <w:tcPr>
            <w:tcW w:w="0" w:type="auto"/>
          </w:tcPr>
          <w:p w14:paraId="42E812F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Western Cape (n=6 279 730)</w:t>
            </w:r>
          </w:p>
        </w:tc>
        <w:tc>
          <w:tcPr>
            <w:tcW w:w="0" w:type="auto"/>
          </w:tcPr>
          <w:p w14:paraId="5C2D4A2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South Africa (n=55 653 654)</w:t>
            </w:r>
          </w:p>
        </w:tc>
      </w:tr>
      <w:tr w:rsidR="009C3348" w:rsidRPr="009C3348" w14:paraId="5FFEABAE" w14:textId="77777777" w:rsidTr="009C3348">
        <w:tc>
          <w:tcPr>
            <w:tcW w:w="0" w:type="auto"/>
          </w:tcPr>
          <w:p w14:paraId="3CD97DD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Female</w:t>
            </w:r>
          </w:p>
        </w:tc>
        <w:tc>
          <w:tcPr>
            <w:tcW w:w="0" w:type="auto"/>
          </w:tcPr>
          <w:p w14:paraId="7EBEB69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57%</w:t>
            </w:r>
          </w:p>
        </w:tc>
        <w:tc>
          <w:tcPr>
            <w:tcW w:w="0" w:type="auto"/>
          </w:tcPr>
          <w:p w14:paraId="7570A6BC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51.6%</w:t>
            </w:r>
          </w:p>
        </w:tc>
        <w:tc>
          <w:tcPr>
            <w:tcW w:w="0" w:type="auto"/>
          </w:tcPr>
          <w:p w14:paraId="7DB96451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50.7%</w:t>
            </w:r>
          </w:p>
        </w:tc>
        <w:tc>
          <w:tcPr>
            <w:tcW w:w="0" w:type="auto"/>
            <w:shd w:val="clear" w:color="auto" w:fill="auto"/>
          </w:tcPr>
          <w:p w14:paraId="4C4A788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</w:tr>
      <w:tr w:rsidR="009C3348" w:rsidRPr="009C3348" w14:paraId="304787D9" w14:textId="77777777" w:rsidTr="009C3348">
        <w:tc>
          <w:tcPr>
            <w:tcW w:w="0" w:type="auto"/>
          </w:tcPr>
          <w:p w14:paraId="480D2DD8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Race</w:t>
            </w:r>
          </w:p>
        </w:tc>
        <w:tc>
          <w:tcPr>
            <w:tcW w:w="0" w:type="auto"/>
          </w:tcPr>
          <w:p w14:paraId="3CA48612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0EB828C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4A00EB4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204FCBB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</w:tr>
      <w:tr w:rsidR="009C3348" w:rsidRPr="009C3348" w14:paraId="39E59A30" w14:textId="77777777" w:rsidTr="009C3348">
        <w:tc>
          <w:tcPr>
            <w:tcW w:w="0" w:type="auto"/>
          </w:tcPr>
          <w:p w14:paraId="43334B2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African</w:t>
            </w:r>
          </w:p>
        </w:tc>
        <w:tc>
          <w:tcPr>
            <w:tcW w:w="0" w:type="auto"/>
          </w:tcPr>
          <w:p w14:paraId="21D7D1C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8%</w:t>
            </w:r>
          </w:p>
        </w:tc>
        <w:tc>
          <w:tcPr>
            <w:tcW w:w="0" w:type="auto"/>
            <w:shd w:val="clear" w:color="auto" w:fill="auto"/>
          </w:tcPr>
          <w:p w14:paraId="6F98276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2.6%</w:t>
            </w:r>
          </w:p>
        </w:tc>
        <w:tc>
          <w:tcPr>
            <w:tcW w:w="0" w:type="auto"/>
            <w:shd w:val="clear" w:color="auto" w:fill="auto"/>
          </w:tcPr>
          <w:p w14:paraId="3B2D296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5.7%</w:t>
            </w:r>
          </w:p>
        </w:tc>
        <w:tc>
          <w:tcPr>
            <w:tcW w:w="0" w:type="auto"/>
            <w:shd w:val="clear" w:color="auto" w:fill="auto"/>
          </w:tcPr>
          <w:p w14:paraId="4E9B6103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80.4%</w:t>
            </w:r>
          </w:p>
        </w:tc>
      </w:tr>
      <w:tr w:rsidR="009C3348" w:rsidRPr="009C3348" w14:paraId="788BC200" w14:textId="77777777" w:rsidTr="009C3348">
        <w:tc>
          <w:tcPr>
            <w:tcW w:w="0" w:type="auto"/>
          </w:tcPr>
          <w:p w14:paraId="38590512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Mixed</w:t>
            </w:r>
          </w:p>
        </w:tc>
        <w:tc>
          <w:tcPr>
            <w:tcW w:w="0" w:type="auto"/>
          </w:tcPr>
          <w:p w14:paraId="4A24510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8%</w:t>
            </w:r>
          </w:p>
        </w:tc>
        <w:tc>
          <w:tcPr>
            <w:tcW w:w="0" w:type="auto"/>
            <w:shd w:val="clear" w:color="auto" w:fill="auto"/>
          </w:tcPr>
          <w:p w14:paraId="6E44D93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9.9%</w:t>
            </w:r>
          </w:p>
        </w:tc>
        <w:tc>
          <w:tcPr>
            <w:tcW w:w="0" w:type="auto"/>
            <w:shd w:val="clear" w:color="auto" w:fill="auto"/>
          </w:tcPr>
          <w:p w14:paraId="624F3B13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7.5%</w:t>
            </w:r>
          </w:p>
        </w:tc>
        <w:tc>
          <w:tcPr>
            <w:tcW w:w="0" w:type="auto"/>
            <w:shd w:val="clear" w:color="auto" w:fill="auto"/>
          </w:tcPr>
          <w:p w14:paraId="149A250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7.2%</w:t>
            </w:r>
          </w:p>
        </w:tc>
      </w:tr>
      <w:tr w:rsidR="009C3348" w:rsidRPr="009C3348" w14:paraId="5551325D" w14:textId="77777777" w:rsidTr="009C3348">
        <w:tc>
          <w:tcPr>
            <w:tcW w:w="0" w:type="auto"/>
          </w:tcPr>
          <w:p w14:paraId="249E843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White/Asian</w:t>
            </w:r>
          </w:p>
        </w:tc>
        <w:tc>
          <w:tcPr>
            <w:tcW w:w="0" w:type="auto"/>
          </w:tcPr>
          <w:p w14:paraId="70441D4E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%</w:t>
            </w:r>
          </w:p>
        </w:tc>
        <w:tc>
          <w:tcPr>
            <w:tcW w:w="0" w:type="auto"/>
            <w:shd w:val="clear" w:color="auto" w:fill="auto"/>
          </w:tcPr>
          <w:p w14:paraId="002530E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7.6%</w:t>
            </w:r>
          </w:p>
        </w:tc>
        <w:tc>
          <w:tcPr>
            <w:tcW w:w="0" w:type="auto"/>
            <w:shd w:val="clear" w:color="auto" w:fill="auto"/>
          </w:tcPr>
          <w:p w14:paraId="2DD2A3AE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6.8%</w:t>
            </w:r>
          </w:p>
        </w:tc>
        <w:tc>
          <w:tcPr>
            <w:tcW w:w="0" w:type="auto"/>
            <w:shd w:val="clear" w:color="auto" w:fill="auto"/>
          </w:tcPr>
          <w:p w14:paraId="04DE0ACE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2.4%</w:t>
            </w:r>
          </w:p>
        </w:tc>
      </w:tr>
      <w:tr w:rsidR="009C3348" w:rsidRPr="009C3348" w14:paraId="68B97FFC" w14:textId="77777777" w:rsidTr="009C3348">
        <w:tc>
          <w:tcPr>
            <w:tcW w:w="0" w:type="auto"/>
          </w:tcPr>
          <w:p w14:paraId="2705F619" w14:textId="4C64B56D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Married</w:t>
            </w:r>
            <w:r>
              <w:rPr>
                <w:rFonts w:asciiTheme="majorHAnsi" w:hAnsiTheme="majorHAnsi" w:cs="Arial"/>
                <w:b/>
                <w:sz w:val="22"/>
                <w:szCs w:val="22"/>
              </w:rPr>
              <w:t xml:space="preserve"> </w:t>
            </w:r>
            <w:r w:rsidRPr="009C3348">
              <w:rPr>
                <w:rFonts w:asciiTheme="majorHAnsi" w:hAnsiTheme="majorHAnsi" w:cs="Arial"/>
                <w:sz w:val="22"/>
                <w:szCs w:val="22"/>
              </w:rPr>
              <w:t>(pop. Aged &gt;18)</w:t>
            </w:r>
          </w:p>
        </w:tc>
        <w:tc>
          <w:tcPr>
            <w:tcW w:w="0" w:type="auto"/>
          </w:tcPr>
          <w:p w14:paraId="2ABEEE88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8%</w:t>
            </w:r>
          </w:p>
        </w:tc>
        <w:tc>
          <w:tcPr>
            <w:tcW w:w="0" w:type="auto"/>
            <w:shd w:val="clear" w:color="auto" w:fill="auto"/>
          </w:tcPr>
          <w:p w14:paraId="79D19BE3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1.1%</w:t>
            </w:r>
          </w:p>
        </w:tc>
        <w:tc>
          <w:tcPr>
            <w:tcW w:w="0" w:type="auto"/>
            <w:shd w:val="clear" w:color="auto" w:fill="auto"/>
          </w:tcPr>
          <w:p w14:paraId="7956546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0.2%</w:t>
            </w:r>
          </w:p>
        </w:tc>
        <w:tc>
          <w:tcPr>
            <w:tcW w:w="0" w:type="auto"/>
            <w:shd w:val="clear" w:color="auto" w:fill="auto"/>
          </w:tcPr>
          <w:p w14:paraId="7FF15792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0.7%</w:t>
            </w:r>
          </w:p>
        </w:tc>
      </w:tr>
      <w:tr w:rsidR="009C3348" w:rsidRPr="009C3348" w14:paraId="4FD2BED2" w14:textId="77777777" w:rsidTr="009C3348">
        <w:tc>
          <w:tcPr>
            <w:tcW w:w="0" w:type="auto"/>
          </w:tcPr>
          <w:p w14:paraId="2F6FE1CE" w14:textId="64E4D7F3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Education</w:t>
            </w:r>
            <w:r>
              <w:rPr>
                <w:rFonts w:asciiTheme="majorHAnsi" w:hAnsiTheme="majorHAnsi" w:cs="Arial"/>
                <w:b/>
                <w:sz w:val="22"/>
                <w:szCs w:val="22"/>
              </w:rPr>
              <w:t xml:space="preserve"> </w:t>
            </w:r>
            <w:r w:rsidRPr="009C3348">
              <w:rPr>
                <w:rFonts w:asciiTheme="majorHAnsi" w:hAnsiTheme="majorHAnsi" w:cs="Arial"/>
                <w:sz w:val="22"/>
                <w:szCs w:val="22"/>
              </w:rPr>
              <w:t>(pop. Age 20+)</w:t>
            </w:r>
          </w:p>
        </w:tc>
        <w:tc>
          <w:tcPr>
            <w:tcW w:w="0" w:type="auto"/>
          </w:tcPr>
          <w:p w14:paraId="72366DF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2D252CD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0636100C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63124AF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</w:tr>
      <w:tr w:rsidR="009C3348" w:rsidRPr="009C3348" w14:paraId="4318DBF5" w14:textId="77777777" w:rsidTr="009C3348">
        <w:tc>
          <w:tcPr>
            <w:tcW w:w="0" w:type="auto"/>
          </w:tcPr>
          <w:p w14:paraId="62EF5701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primary school</w:t>
            </w:r>
          </w:p>
        </w:tc>
        <w:tc>
          <w:tcPr>
            <w:tcW w:w="0" w:type="auto"/>
          </w:tcPr>
          <w:p w14:paraId="12E99D9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7,3%</w:t>
            </w:r>
          </w:p>
        </w:tc>
        <w:tc>
          <w:tcPr>
            <w:tcW w:w="0" w:type="auto"/>
            <w:shd w:val="clear" w:color="auto" w:fill="auto"/>
          </w:tcPr>
          <w:p w14:paraId="274FE76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.2%</w:t>
            </w:r>
          </w:p>
        </w:tc>
        <w:tc>
          <w:tcPr>
            <w:tcW w:w="0" w:type="auto"/>
            <w:shd w:val="clear" w:color="auto" w:fill="auto"/>
          </w:tcPr>
          <w:p w14:paraId="3F6E093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5.1%</w:t>
            </w:r>
          </w:p>
        </w:tc>
        <w:tc>
          <w:tcPr>
            <w:tcW w:w="0" w:type="auto"/>
            <w:shd w:val="clear" w:color="auto" w:fill="auto"/>
          </w:tcPr>
          <w:p w14:paraId="7B63EA1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trike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trike/>
                <w:sz w:val="22"/>
                <w:szCs w:val="22"/>
              </w:rPr>
              <w:t>---</w:t>
            </w:r>
          </w:p>
        </w:tc>
      </w:tr>
      <w:tr w:rsidR="009C3348" w:rsidRPr="009C3348" w14:paraId="5E77B244" w14:textId="77777777" w:rsidTr="009C3348">
        <w:tc>
          <w:tcPr>
            <w:tcW w:w="0" w:type="auto"/>
          </w:tcPr>
          <w:p w14:paraId="2BBB313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secondary school</w:t>
            </w:r>
          </w:p>
        </w:tc>
        <w:tc>
          <w:tcPr>
            <w:tcW w:w="0" w:type="auto"/>
          </w:tcPr>
          <w:p w14:paraId="475C5523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5%</w:t>
            </w:r>
          </w:p>
        </w:tc>
        <w:tc>
          <w:tcPr>
            <w:tcW w:w="0" w:type="auto"/>
            <w:shd w:val="clear" w:color="auto" w:fill="auto"/>
          </w:tcPr>
          <w:p w14:paraId="3C3AFC1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5.0%</w:t>
            </w:r>
          </w:p>
        </w:tc>
        <w:tc>
          <w:tcPr>
            <w:tcW w:w="0" w:type="auto"/>
            <w:shd w:val="clear" w:color="auto" w:fill="auto"/>
          </w:tcPr>
          <w:p w14:paraId="3DE649DC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3.8%</w:t>
            </w:r>
          </w:p>
        </w:tc>
        <w:tc>
          <w:tcPr>
            <w:tcW w:w="0" w:type="auto"/>
            <w:shd w:val="clear" w:color="auto" w:fill="auto"/>
          </w:tcPr>
          <w:p w14:paraId="46AC63A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</w:tr>
      <w:tr w:rsidR="009C3348" w:rsidRPr="009C3348" w14:paraId="5FE1A740" w14:textId="77777777" w:rsidTr="009C3348">
        <w:tc>
          <w:tcPr>
            <w:tcW w:w="0" w:type="auto"/>
          </w:tcPr>
          <w:p w14:paraId="30FEC82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tertiary</w:t>
            </w:r>
          </w:p>
        </w:tc>
        <w:tc>
          <w:tcPr>
            <w:tcW w:w="0" w:type="auto"/>
          </w:tcPr>
          <w:p w14:paraId="39522849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2.7%</w:t>
            </w:r>
          </w:p>
        </w:tc>
        <w:tc>
          <w:tcPr>
            <w:tcW w:w="0" w:type="auto"/>
            <w:shd w:val="clear" w:color="auto" w:fill="auto"/>
          </w:tcPr>
          <w:p w14:paraId="1FE04C5E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4.8%</w:t>
            </w:r>
          </w:p>
        </w:tc>
        <w:tc>
          <w:tcPr>
            <w:tcW w:w="0" w:type="auto"/>
            <w:shd w:val="clear" w:color="auto" w:fill="auto"/>
          </w:tcPr>
          <w:p w14:paraId="7ADE6F7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2.7%</w:t>
            </w:r>
          </w:p>
        </w:tc>
        <w:tc>
          <w:tcPr>
            <w:tcW w:w="0" w:type="auto"/>
            <w:shd w:val="clear" w:color="auto" w:fill="auto"/>
          </w:tcPr>
          <w:p w14:paraId="42660BD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</w:tr>
      <w:tr w:rsidR="009C3348" w:rsidRPr="009C3348" w14:paraId="043255ED" w14:textId="77777777" w:rsidTr="009C3348">
        <w:tc>
          <w:tcPr>
            <w:tcW w:w="0" w:type="auto"/>
          </w:tcPr>
          <w:p w14:paraId="6EDA2228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Employed</w:t>
            </w:r>
          </w:p>
        </w:tc>
        <w:tc>
          <w:tcPr>
            <w:tcW w:w="0" w:type="auto"/>
          </w:tcPr>
          <w:p w14:paraId="415D458D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  <w:t>31.7%</w:t>
            </w:r>
          </w:p>
        </w:tc>
        <w:tc>
          <w:tcPr>
            <w:tcW w:w="0" w:type="auto"/>
            <w:shd w:val="clear" w:color="auto" w:fill="auto"/>
          </w:tcPr>
          <w:p w14:paraId="3242172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  <w:tc>
          <w:tcPr>
            <w:tcW w:w="0" w:type="auto"/>
            <w:shd w:val="clear" w:color="auto" w:fill="auto"/>
          </w:tcPr>
          <w:p w14:paraId="2C7F0058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  <w:tc>
          <w:tcPr>
            <w:tcW w:w="0" w:type="auto"/>
            <w:shd w:val="clear" w:color="auto" w:fill="auto"/>
          </w:tcPr>
          <w:p w14:paraId="1F3D0D42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42.5-44.3% *</w:t>
            </w:r>
          </w:p>
        </w:tc>
      </w:tr>
      <w:tr w:rsidR="009C3348" w:rsidRPr="009C3348" w14:paraId="4B49EED9" w14:textId="77777777" w:rsidTr="009C3348">
        <w:tc>
          <w:tcPr>
            <w:tcW w:w="0" w:type="auto"/>
            <w:shd w:val="clear" w:color="auto" w:fill="auto"/>
          </w:tcPr>
          <w:p w14:paraId="1A171A60" w14:textId="1D68CF68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color w:val="FFFFFF" w:themeColor="background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color w:val="000000" w:themeColor="text1"/>
                <w:sz w:val="22"/>
                <w:szCs w:val="22"/>
              </w:rPr>
              <w:t>Household income per month *</w:t>
            </w:r>
          </w:p>
        </w:tc>
        <w:tc>
          <w:tcPr>
            <w:tcW w:w="0" w:type="auto"/>
          </w:tcPr>
          <w:p w14:paraId="035B8DF9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  <w:t>R 3750</w:t>
            </w:r>
          </w:p>
        </w:tc>
        <w:tc>
          <w:tcPr>
            <w:tcW w:w="0" w:type="auto"/>
            <w:shd w:val="clear" w:color="auto" w:fill="auto"/>
          </w:tcPr>
          <w:p w14:paraId="6A624CA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  <w:tc>
          <w:tcPr>
            <w:tcW w:w="0" w:type="auto"/>
            <w:shd w:val="clear" w:color="auto" w:fill="auto"/>
          </w:tcPr>
          <w:p w14:paraId="5824135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R 18 580</w:t>
            </w:r>
          </w:p>
        </w:tc>
        <w:tc>
          <w:tcPr>
            <w:tcW w:w="0" w:type="auto"/>
            <w:shd w:val="clear" w:color="auto" w:fill="auto"/>
          </w:tcPr>
          <w:p w14:paraId="7B06B49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R 11 514</w:t>
            </w:r>
          </w:p>
        </w:tc>
      </w:tr>
      <w:tr w:rsidR="009C3348" w:rsidRPr="009C3348" w14:paraId="6CC24951" w14:textId="77777777" w:rsidTr="009C3348">
        <w:tc>
          <w:tcPr>
            <w:tcW w:w="0" w:type="auto"/>
          </w:tcPr>
          <w:p w14:paraId="6E5CE275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Reporting hunger</w:t>
            </w:r>
          </w:p>
        </w:tc>
        <w:tc>
          <w:tcPr>
            <w:tcW w:w="0" w:type="auto"/>
          </w:tcPr>
          <w:p w14:paraId="7C68845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  <w:t>21.8%</w:t>
            </w:r>
          </w:p>
        </w:tc>
        <w:tc>
          <w:tcPr>
            <w:tcW w:w="0" w:type="auto"/>
            <w:shd w:val="clear" w:color="auto" w:fill="auto"/>
          </w:tcPr>
          <w:p w14:paraId="50AA9FF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2.7%</w:t>
            </w:r>
          </w:p>
        </w:tc>
        <w:tc>
          <w:tcPr>
            <w:tcW w:w="0" w:type="auto"/>
            <w:shd w:val="clear" w:color="auto" w:fill="auto"/>
          </w:tcPr>
          <w:p w14:paraId="3CC7281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3.2%</w:t>
            </w:r>
          </w:p>
        </w:tc>
        <w:tc>
          <w:tcPr>
            <w:tcW w:w="0" w:type="auto"/>
            <w:shd w:val="clear" w:color="auto" w:fill="auto"/>
          </w:tcPr>
          <w:p w14:paraId="3F59A2A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9.9%</w:t>
            </w:r>
          </w:p>
        </w:tc>
      </w:tr>
      <w:tr w:rsidR="009C3348" w:rsidRPr="009C3348" w14:paraId="01E33F95" w14:textId="77777777" w:rsidTr="009C3348">
        <w:tc>
          <w:tcPr>
            <w:tcW w:w="0" w:type="auto"/>
          </w:tcPr>
          <w:p w14:paraId="7483A86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Dwelling</w:t>
            </w:r>
          </w:p>
        </w:tc>
        <w:tc>
          <w:tcPr>
            <w:tcW w:w="0" w:type="auto"/>
          </w:tcPr>
          <w:p w14:paraId="79E05A8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2EFE92B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774E3E1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0FB084CC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</w:p>
        </w:tc>
      </w:tr>
      <w:tr w:rsidR="009C3348" w:rsidRPr="009C3348" w14:paraId="4C411A87" w14:textId="77777777" w:rsidTr="009C3348">
        <w:tc>
          <w:tcPr>
            <w:tcW w:w="0" w:type="auto"/>
          </w:tcPr>
          <w:p w14:paraId="060AF6D2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Formal</w:t>
            </w:r>
          </w:p>
        </w:tc>
        <w:tc>
          <w:tcPr>
            <w:tcW w:w="0" w:type="auto"/>
          </w:tcPr>
          <w:p w14:paraId="6DAB98E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  <w:t>70%</w:t>
            </w:r>
          </w:p>
        </w:tc>
        <w:tc>
          <w:tcPr>
            <w:tcW w:w="0" w:type="auto"/>
            <w:shd w:val="clear" w:color="auto" w:fill="auto"/>
          </w:tcPr>
          <w:p w14:paraId="6B15B2BE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81.6%</w:t>
            </w:r>
          </w:p>
        </w:tc>
        <w:tc>
          <w:tcPr>
            <w:tcW w:w="0" w:type="auto"/>
            <w:shd w:val="clear" w:color="auto" w:fill="auto"/>
          </w:tcPr>
          <w:p w14:paraId="3A77160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82.4%</w:t>
            </w:r>
          </w:p>
        </w:tc>
        <w:tc>
          <w:tcPr>
            <w:tcW w:w="0" w:type="auto"/>
            <w:shd w:val="clear" w:color="auto" w:fill="auto"/>
          </w:tcPr>
          <w:p w14:paraId="05955095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79.2%</w:t>
            </w:r>
          </w:p>
        </w:tc>
      </w:tr>
      <w:tr w:rsidR="009C3348" w:rsidRPr="009C3348" w14:paraId="090C8C69" w14:textId="77777777" w:rsidTr="009C3348">
        <w:tc>
          <w:tcPr>
            <w:tcW w:w="0" w:type="auto"/>
          </w:tcPr>
          <w:p w14:paraId="78A381E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Informal</w:t>
            </w:r>
          </w:p>
        </w:tc>
        <w:tc>
          <w:tcPr>
            <w:tcW w:w="0" w:type="auto"/>
          </w:tcPr>
          <w:p w14:paraId="33BCA64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  <w:t>30%</w:t>
            </w:r>
          </w:p>
        </w:tc>
        <w:tc>
          <w:tcPr>
            <w:tcW w:w="0" w:type="auto"/>
            <w:shd w:val="clear" w:color="auto" w:fill="auto"/>
          </w:tcPr>
          <w:p w14:paraId="67450189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7.6%</w:t>
            </w:r>
          </w:p>
        </w:tc>
        <w:tc>
          <w:tcPr>
            <w:tcW w:w="0" w:type="auto"/>
            <w:shd w:val="clear" w:color="auto" w:fill="auto"/>
          </w:tcPr>
          <w:p w14:paraId="5D58C0A1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6.6%</w:t>
            </w:r>
          </w:p>
        </w:tc>
        <w:tc>
          <w:tcPr>
            <w:tcW w:w="0" w:type="auto"/>
            <w:shd w:val="clear" w:color="auto" w:fill="auto"/>
          </w:tcPr>
          <w:p w14:paraId="30E2D4D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3.0%</w:t>
            </w:r>
          </w:p>
        </w:tc>
      </w:tr>
      <w:tr w:rsidR="009C3348" w:rsidRPr="009C3348" w14:paraId="2BFCEAF8" w14:textId="77777777" w:rsidTr="009C3348">
        <w:tc>
          <w:tcPr>
            <w:tcW w:w="0" w:type="auto"/>
          </w:tcPr>
          <w:p w14:paraId="41734A1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 xml:space="preserve">   Traditional/Other</w:t>
            </w:r>
          </w:p>
        </w:tc>
        <w:tc>
          <w:tcPr>
            <w:tcW w:w="0" w:type="auto"/>
          </w:tcPr>
          <w:p w14:paraId="7EEF670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  <w:t>---</w:t>
            </w:r>
          </w:p>
        </w:tc>
        <w:tc>
          <w:tcPr>
            <w:tcW w:w="0" w:type="auto"/>
            <w:shd w:val="clear" w:color="auto" w:fill="auto"/>
          </w:tcPr>
          <w:p w14:paraId="415009E7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0.7%</w:t>
            </w:r>
          </w:p>
        </w:tc>
        <w:tc>
          <w:tcPr>
            <w:tcW w:w="0" w:type="auto"/>
            <w:shd w:val="clear" w:color="auto" w:fill="auto"/>
          </w:tcPr>
          <w:p w14:paraId="3698A9B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1.0%</w:t>
            </w:r>
          </w:p>
        </w:tc>
        <w:tc>
          <w:tcPr>
            <w:tcW w:w="0" w:type="auto"/>
            <w:shd w:val="clear" w:color="auto" w:fill="auto"/>
          </w:tcPr>
          <w:p w14:paraId="19B4110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7.8%</w:t>
            </w:r>
          </w:p>
        </w:tc>
      </w:tr>
      <w:tr w:rsidR="009C3348" w:rsidRPr="009C3348" w14:paraId="14A329C9" w14:textId="77777777" w:rsidTr="009C3348">
        <w:tc>
          <w:tcPr>
            <w:tcW w:w="0" w:type="auto"/>
          </w:tcPr>
          <w:p w14:paraId="20CEE7E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Home occupants</w:t>
            </w:r>
          </w:p>
        </w:tc>
        <w:tc>
          <w:tcPr>
            <w:tcW w:w="0" w:type="auto"/>
          </w:tcPr>
          <w:p w14:paraId="3CA2C75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14:paraId="4BC6CA5F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.2</w:t>
            </w:r>
          </w:p>
        </w:tc>
        <w:tc>
          <w:tcPr>
            <w:tcW w:w="0" w:type="auto"/>
            <w:shd w:val="clear" w:color="auto" w:fill="auto"/>
          </w:tcPr>
          <w:p w14:paraId="244E6FF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3.2</w:t>
            </w:r>
          </w:p>
        </w:tc>
        <w:tc>
          <w:tcPr>
            <w:tcW w:w="0" w:type="auto"/>
            <w:shd w:val="clear" w:color="auto" w:fill="auto"/>
          </w:tcPr>
          <w:p w14:paraId="7029F4D9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</w:tr>
      <w:tr w:rsidR="009C3348" w:rsidRPr="009C3348" w14:paraId="55FC3594" w14:textId="77777777" w:rsidTr="009C3348">
        <w:tc>
          <w:tcPr>
            <w:tcW w:w="0" w:type="auto"/>
          </w:tcPr>
          <w:p w14:paraId="5286CEB9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Water</w:t>
            </w:r>
          </w:p>
        </w:tc>
        <w:tc>
          <w:tcPr>
            <w:tcW w:w="0" w:type="auto"/>
          </w:tcPr>
          <w:p w14:paraId="18B56CB8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79,1%</w:t>
            </w:r>
          </w:p>
        </w:tc>
        <w:tc>
          <w:tcPr>
            <w:tcW w:w="0" w:type="auto"/>
            <w:shd w:val="clear" w:color="auto" w:fill="auto"/>
          </w:tcPr>
          <w:p w14:paraId="03189CB3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3.7%</w:t>
            </w:r>
          </w:p>
        </w:tc>
        <w:tc>
          <w:tcPr>
            <w:tcW w:w="0" w:type="auto"/>
            <w:shd w:val="clear" w:color="auto" w:fill="auto"/>
          </w:tcPr>
          <w:p w14:paraId="624027F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3.2%</w:t>
            </w:r>
          </w:p>
        </w:tc>
        <w:tc>
          <w:tcPr>
            <w:tcW w:w="0" w:type="auto"/>
            <w:shd w:val="clear" w:color="auto" w:fill="auto"/>
          </w:tcPr>
          <w:p w14:paraId="524902C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84.5%</w:t>
            </w:r>
          </w:p>
        </w:tc>
      </w:tr>
      <w:tr w:rsidR="009C3348" w:rsidRPr="009C3348" w14:paraId="3F983D7A" w14:textId="77777777" w:rsidTr="009C3348">
        <w:tc>
          <w:tcPr>
            <w:tcW w:w="0" w:type="auto"/>
          </w:tcPr>
          <w:p w14:paraId="47A04BD4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Electricity</w:t>
            </w:r>
          </w:p>
        </w:tc>
        <w:tc>
          <w:tcPr>
            <w:tcW w:w="0" w:type="auto"/>
          </w:tcPr>
          <w:p w14:paraId="6B89CE6B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5,4%</w:t>
            </w:r>
          </w:p>
        </w:tc>
        <w:tc>
          <w:tcPr>
            <w:tcW w:w="0" w:type="auto"/>
            <w:shd w:val="clear" w:color="auto" w:fill="auto"/>
          </w:tcPr>
          <w:p w14:paraId="20C0C6E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7.8%</w:t>
            </w:r>
          </w:p>
        </w:tc>
        <w:tc>
          <w:tcPr>
            <w:tcW w:w="0" w:type="auto"/>
            <w:shd w:val="clear" w:color="auto" w:fill="auto"/>
          </w:tcPr>
          <w:p w14:paraId="1E9A3759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7%</w:t>
            </w:r>
          </w:p>
        </w:tc>
        <w:tc>
          <w:tcPr>
            <w:tcW w:w="0" w:type="auto"/>
            <w:shd w:val="clear" w:color="auto" w:fill="auto"/>
          </w:tcPr>
          <w:p w14:paraId="1D4A1F1C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---</w:t>
            </w:r>
          </w:p>
        </w:tc>
      </w:tr>
      <w:tr w:rsidR="009C3348" w:rsidRPr="009C3348" w14:paraId="6E095F53" w14:textId="77777777" w:rsidTr="009C3348">
        <w:tc>
          <w:tcPr>
            <w:tcW w:w="0" w:type="auto"/>
          </w:tcPr>
          <w:p w14:paraId="4E7B560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b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b/>
                <w:sz w:val="22"/>
                <w:szCs w:val="22"/>
              </w:rPr>
              <w:t>Flushing toilet</w:t>
            </w:r>
          </w:p>
        </w:tc>
        <w:tc>
          <w:tcPr>
            <w:tcW w:w="0" w:type="auto"/>
          </w:tcPr>
          <w:p w14:paraId="6CA002D0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81,3%</w:t>
            </w:r>
          </w:p>
        </w:tc>
        <w:tc>
          <w:tcPr>
            <w:tcW w:w="0" w:type="auto"/>
            <w:shd w:val="clear" w:color="auto" w:fill="auto"/>
          </w:tcPr>
          <w:p w14:paraId="5198CF36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2.8%</w:t>
            </w:r>
          </w:p>
        </w:tc>
        <w:tc>
          <w:tcPr>
            <w:tcW w:w="0" w:type="auto"/>
            <w:shd w:val="clear" w:color="auto" w:fill="auto"/>
          </w:tcPr>
          <w:p w14:paraId="6E5228F3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93.4%</w:t>
            </w:r>
          </w:p>
        </w:tc>
        <w:tc>
          <w:tcPr>
            <w:tcW w:w="0" w:type="auto"/>
            <w:shd w:val="clear" w:color="auto" w:fill="auto"/>
          </w:tcPr>
          <w:p w14:paraId="60F9E66A" w14:textId="77777777" w:rsidR="009C3348" w:rsidRPr="009C3348" w:rsidRDefault="009C3348" w:rsidP="009C3348">
            <w:pPr>
              <w:pStyle w:val="NormalWeb"/>
              <w:spacing w:before="0" w:beforeAutospacing="0" w:after="0" w:afterAutospacing="0"/>
              <w:rPr>
                <w:rFonts w:asciiTheme="majorHAnsi" w:hAnsiTheme="majorHAnsi" w:cs="Arial"/>
                <w:sz w:val="22"/>
                <w:szCs w:val="22"/>
              </w:rPr>
            </w:pPr>
            <w:r w:rsidRPr="009C3348">
              <w:rPr>
                <w:rFonts w:asciiTheme="majorHAnsi" w:hAnsiTheme="majorHAnsi" w:cs="Arial"/>
                <w:sz w:val="22"/>
                <w:szCs w:val="22"/>
              </w:rPr>
              <w:t>63.4%</w:t>
            </w:r>
          </w:p>
        </w:tc>
      </w:tr>
    </w:tbl>
    <w:p w14:paraId="70B29D0B" w14:textId="2F97197C" w:rsidR="0041487A" w:rsidRDefault="009C3348" w:rsidP="00643D49">
      <w:pPr>
        <w:spacing w:line="360" w:lineRule="auto"/>
        <w:outlineLvl w:val="0"/>
        <w:rPr>
          <w:rFonts w:ascii="Arial" w:hAnsi="Arial" w:cs="Arial"/>
          <w:sz w:val="20"/>
          <w:szCs w:val="20"/>
        </w:rPr>
      </w:pPr>
      <w:r w:rsidRPr="007B7784">
        <w:rPr>
          <w:rFonts w:ascii="Arial" w:hAnsi="Arial" w:cs="Arial"/>
          <w:color w:val="000000" w:themeColor="text1"/>
          <w:sz w:val="20"/>
          <w:szCs w:val="20"/>
        </w:rPr>
        <w:t>*</w:t>
      </w:r>
      <w:r w:rsidR="00071BCA" w:rsidRPr="007B7784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71BCA" w:rsidRPr="007B7784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RecNum&gt;939&lt;/RecNum&gt;&lt;DisplayText&gt;(2)&lt;/DisplayText&gt;&lt;record&gt;&lt;rec-number&gt;939&lt;/rec-number&gt;&lt;foreign-keys&gt;&lt;key app="EN" db-id="95pdfaspxsateseew9cxt9ek2zezwf52ddxs" timestamp="1503334170" guid="4dc8d4f6-819c-4bf7-a654-7307295970d8"&gt;939&lt;/key&gt;&lt;/foreign-keys&gt;&lt;ref-type name="Journal Article"&gt;17&lt;/ref-type&gt;&lt;contributors&gt;&lt;/contributors&gt;&lt;titles&gt;&lt;title&gt;Statistics South Africa http://www.statssa.gov.za/ (Accessed 15 Oct 2019)&lt;/title&gt;&lt;/titles&gt;&lt;dates&gt;&lt;/dates&gt;&lt;urls&gt;&lt;/urls&gt;&lt;/record&gt;&lt;/Cite&gt;&lt;/EndNote&gt;</w:instrText>
      </w:r>
      <w:r w:rsidR="00071BCA" w:rsidRPr="007B7784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71BCA" w:rsidRPr="007B7784">
        <w:rPr>
          <w:rFonts w:ascii="Arial" w:hAnsi="Arial" w:cs="Arial"/>
          <w:noProof/>
          <w:color w:val="000000" w:themeColor="text1"/>
          <w:sz w:val="20"/>
          <w:szCs w:val="20"/>
        </w:rPr>
        <w:t>(</w:t>
      </w:r>
      <w:hyperlink w:anchor="_ENREF_2" w:tooltip=",  #939" w:history="1">
        <w:r w:rsidR="008E1B69" w:rsidRPr="007B7784">
          <w:rPr>
            <w:rFonts w:ascii="Arial" w:hAnsi="Arial" w:cs="Arial"/>
            <w:noProof/>
            <w:color w:val="000000" w:themeColor="text1"/>
            <w:sz w:val="20"/>
            <w:szCs w:val="20"/>
          </w:rPr>
          <w:t>2</w:t>
        </w:r>
      </w:hyperlink>
      <w:r w:rsidR="00071BCA" w:rsidRPr="007B7784">
        <w:rPr>
          <w:rFonts w:ascii="Arial" w:hAnsi="Arial" w:cs="Arial"/>
          <w:noProof/>
          <w:color w:val="000000" w:themeColor="text1"/>
          <w:sz w:val="20"/>
          <w:szCs w:val="20"/>
        </w:rPr>
        <w:t>)</w:t>
      </w:r>
      <w:r w:rsidR="00071BCA" w:rsidRPr="007B7784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50EE3">
        <w:rPr>
          <w:rFonts w:ascii="Arial" w:hAnsi="Arial" w:cs="Arial"/>
          <w:sz w:val="20"/>
          <w:szCs w:val="20"/>
        </w:rPr>
        <w:t xml:space="preserve"> </w:t>
      </w:r>
      <w:r w:rsidRPr="00AC10D4">
        <w:rPr>
          <w:rFonts w:ascii="Arial" w:hAnsi="Arial" w:cs="Arial"/>
          <w:sz w:val="20"/>
          <w:szCs w:val="20"/>
        </w:rPr>
        <w:t>pop, population; R, South African Rand</w:t>
      </w:r>
    </w:p>
    <w:p w14:paraId="3EAA7C6A" w14:textId="2D73C86C" w:rsidR="00501DF1" w:rsidRDefault="00501DF1" w:rsidP="00643D49">
      <w:pPr>
        <w:spacing w:line="360" w:lineRule="auto"/>
        <w:outlineLvl w:val="0"/>
        <w:rPr>
          <w:rFonts w:ascii="Arial" w:hAnsi="Arial" w:cs="Arial"/>
          <w:sz w:val="20"/>
          <w:szCs w:val="20"/>
        </w:rPr>
      </w:pPr>
    </w:p>
    <w:p w14:paraId="4DDCAFE0" w14:textId="43D322C9" w:rsidR="00501DF1" w:rsidRPr="00643D49" w:rsidRDefault="00501DF1" w:rsidP="00643D49">
      <w:pPr>
        <w:spacing w:line="360" w:lineRule="auto"/>
        <w:outlineLvl w:val="0"/>
        <w:rPr>
          <w:rFonts w:ascii="Arial" w:hAnsi="Arial" w:cs="Arial"/>
          <w:sz w:val="20"/>
          <w:szCs w:val="20"/>
        </w:rPr>
      </w:pPr>
    </w:p>
    <w:sectPr w:rsidR="00501DF1" w:rsidRPr="00643D49" w:rsidSect="00EC56D1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B2E611" w14:textId="77777777" w:rsidR="0099492F" w:rsidRDefault="0099492F" w:rsidP="008432BE">
      <w:r>
        <w:separator/>
      </w:r>
    </w:p>
  </w:endnote>
  <w:endnote w:type="continuationSeparator" w:id="0">
    <w:p w14:paraId="5AB4F322" w14:textId="77777777" w:rsidR="0099492F" w:rsidRDefault="0099492F" w:rsidP="008432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160811" w14:textId="77777777" w:rsidR="0099492F" w:rsidRDefault="0099492F" w:rsidP="008432BE">
      <w:r>
        <w:separator/>
      </w:r>
    </w:p>
  </w:footnote>
  <w:footnote w:type="continuationSeparator" w:id="0">
    <w:p w14:paraId="7859E87E" w14:textId="77777777" w:rsidR="0099492F" w:rsidRDefault="0099492F" w:rsidP="008432B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2E3BF4"/>
    <w:multiLevelType w:val="hybridMultilevel"/>
    <w:tmpl w:val="1D663850"/>
    <w:lvl w:ilvl="0" w:tplc="DC683704">
      <w:start w:val="1"/>
      <w:numFmt w:val="decimal"/>
      <w:lvlText w:val="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CD0C6B"/>
    <w:multiLevelType w:val="hybridMultilevel"/>
    <w:tmpl w:val="2C9A9D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5F3EA7"/>
    <w:multiLevelType w:val="hybridMultilevel"/>
    <w:tmpl w:val="21865CCC"/>
    <w:lvl w:ilvl="0" w:tplc="2B8E6A0E">
      <w:start w:val="6"/>
      <w:numFmt w:val="bullet"/>
      <w:lvlText w:val="-"/>
      <w:lvlJc w:val="left"/>
      <w:pPr>
        <w:ind w:left="420" w:hanging="360"/>
      </w:pPr>
      <w:rPr>
        <w:rFonts w:ascii="Cambria" w:eastAsiaTheme="minorEastAsia" w:hAnsi="Cambr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3" w15:restartNumberingAfterBreak="0">
    <w:nsid w:val="0E0503BA"/>
    <w:multiLevelType w:val="hybridMultilevel"/>
    <w:tmpl w:val="267491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13F6AB1"/>
    <w:multiLevelType w:val="hybridMultilevel"/>
    <w:tmpl w:val="9B3A748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E77325"/>
    <w:multiLevelType w:val="hybridMultilevel"/>
    <w:tmpl w:val="C6C294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287DA0"/>
    <w:multiLevelType w:val="hybridMultilevel"/>
    <w:tmpl w:val="CBD8C3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98231D"/>
    <w:multiLevelType w:val="hybridMultilevel"/>
    <w:tmpl w:val="8DE630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C4A725B"/>
    <w:multiLevelType w:val="hybridMultilevel"/>
    <w:tmpl w:val="E16C88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4114898"/>
    <w:multiLevelType w:val="hybridMultilevel"/>
    <w:tmpl w:val="BB52E20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4FB566E"/>
    <w:multiLevelType w:val="hybridMultilevel"/>
    <w:tmpl w:val="892282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56F432A"/>
    <w:multiLevelType w:val="hybridMultilevel"/>
    <w:tmpl w:val="A2168C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71F7FD3"/>
    <w:multiLevelType w:val="hybridMultilevel"/>
    <w:tmpl w:val="25C8E67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9C4096B"/>
    <w:multiLevelType w:val="hybridMultilevel"/>
    <w:tmpl w:val="0E927D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C434671"/>
    <w:multiLevelType w:val="hybridMultilevel"/>
    <w:tmpl w:val="243A0B66"/>
    <w:lvl w:ilvl="0" w:tplc="4E687482">
      <w:start w:val="27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5" w15:restartNumberingAfterBreak="0">
    <w:nsid w:val="5EBF1C23"/>
    <w:multiLevelType w:val="hybridMultilevel"/>
    <w:tmpl w:val="65248C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F1B640B"/>
    <w:multiLevelType w:val="hybridMultilevel"/>
    <w:tmpl w:val="D7D252D8"/>
    <w:lvl w:ilvl="0" w:tplc="CA9C3FEE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166608B"/>
    <w:multiLevelType w:val="hybridMultilevel"/>
    <w:tmpl w:val="EC90D9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79F0FBF"/>
    <w:multiLevelType w:val="hybridMultilevel"/>
    <w:tmpl w:val="69426C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89A2892"/>
    <w:multiLevelType w:val="hybridMultilevel"/>
    <w:tmpl w:val="43A8E3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A4B1CD0"/>
    <w:multiLevelType w:val="hybridMultilevel"/>
    <w:tmpl w:val="F78432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F4C0896"/>
    <w:multiLevelType w:val="hybridMultilevel"/>
    <w:tmpl w:val="08E6AF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D452581"/>
    <w:multiLevelType w:val="hybridMultilevel"/>
    <w:tmpl w:val="FE64D8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D9C0F0C"/>
    <w:multiLevelType w:val="hybridMultilevel"/>
    <w:tmpl w:val="67EE80CA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0"/>
  </w:num>
  <w:num w:numId="3">
    <w:abstractNumId w:val="10"/>
  </w:num>
  <w:num w:numId="4">
    <w:abstractNumId w:val="15"/>
  </w:num>
  <w:num w:numId="5">
    <w:abstractNumId w:val="1"/>
  </w:num>
  <w:num w:numId="6">
    <w:abstractNumId w:val="22"/>
  </w:num>
  <w:num w:numId="7">
    <w:abstractNumId w:val="8"/>
  </w:num>
  <w:num w:numId="8">
    <w:abstractNumId w:val="19"/>
  </w:num>
  <w:num w:numId="9">
    <w:abstractNumId w:val="6"/>
  </w:num>
  <w:num w:numId="10">
    <w:abstractNumId w:val="20"/>
  </w:num>
  <w:num w:numId="11">
    <w:abstractNumId w:val="7"/>
  </w:num>
  <w:num w:numId="12">
    <w:abstractNumId w:val="13"/>
  </w:num>
  <w:num w:numId="13">
    <w:abstractNumId w:val="5"/>
  </w:num>
  <w:num w:numId="14">
    <w:abstractNumId w:val="21"/>
  </w:num>
  <w:num w:numId="15">
    <w:abstractNumId w:val="17"/>
  </w:num>
  <w:num w:numId="16">
    <w:abstractNumId w:val="18"/>
  </w:num>
  <w:num w:numId="17">
    <w:abstractNumId w:val="2"/>
  </w:num>
  <w:num w:numId="18">
    <w:abstractNumId w:val="23"/>
  </w:num>
  <w:num w:numId="19">
    <w:abstractNumId w:val="12"/>
  </w:num>
  <w:num w:numId="20">
    <w:abstractNumId w:val="4"/>
  </w:num>
  <w:num w:numId="21">
    <w:abstractNumId w:val="16"/>
  </w:num>
  <w:num w:numId="22">
    <w:abstractNumId w:val="3"/>
  </w:num>
  <w:num w:numId="23">
    <w:abstractNumId w:val="14"/>
  </w:num>
  <w:num w:numId="2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2&lt;/FontSize&gt;&lt;ReflistTitle&gt;References&lt;/ReflistTitle&gt;&lt;StartingRefnum&gt;1&lt;/StartingRefnum&gt;&lt;FirstLineIndent&gt;566&lt;/FirstLineIndent&gt;&lt;HangingIndent&gt;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5pdfaspxsateseew9cxt9ek2zezwf52ddxs&quot;&gt;updated references from my computer 7 August&lt;record-ids&gt;&lt;item&gt;939&lt;/item&gt;&lt;item&gt;1010&lt;/item&gt;&lt;item&gt;1013&lt;/item&gt;&lt;item&gt;1021&lt;/item&gt;&lt;item&gt;1263&lt;/item&gt;&lt;item&gt;1321&lt;/item&gt;&lt;item&gt;1322&lt;/item&gt;&lt;item&gt;1323&lt;/item&gt;&lt;item&gt;1324&lt;/item&gt;&lt;item&gt;1325&lt;/item&gt;&lt;item&gt;1326&lt;/item&gt;&lt;item&gt;1327&lt;/item&gt;&lt;item&gt;1328&lt;/item&gt;&lt;item&gt;1329&lt;/item&gt;&lt;item&gt;1330&lt;/item&gt;&lt;item&gt;1332&lt;/item&gt;&lt;item&gt;1333&lt;/item&gt;&lt;item&gt;1334&lt;/item&gt;&lt;item&gt;1335&lt;/item&gt;&lt;item&gt;1336&lt;/item&gt;&lt;item&gt;1337&lt;/item&gt;&lt;item&gt;1338&lt;/item&gt;&lt;item&gt;1339&lt;/item&gt;&lt;item&gt;1341&lt;/item&gt;&lt;item&gt;1342&lt;/item&gt;&lt;item&gt;1343&lt;/item&gt;&lt;item&gt;1344&lt;/item&gt;&lt;item&gt;1346&lt;/item&gt;&lt;/record-ids&gt;&lt;/item&gt;&lt;/Libraries&gt;"/>
  </w:docVars>
  <w:rsids>
    <w:rsidRoot w:val="00FB1BBD"/>
    <w:rsid w:val="00000261"/>
    <w:rsid w:val="000002A4"/>
    <w:rsid w:val="00000498"/>
    <w:rsid w:val="000010D0"/>
    <w:rsid w:val="00001724"/>
    <w:rsid w:val="00001DD2"/>
    <w:rsid w:val="00001F66"/>
    <w:rsid w:val="000024A4"/>
    <w:rsid w:val="00002830"/>
    <w:rsid w:val="00002B47"/>
    <w:rsid w:val="00003F91"/>
    <w:rsid w:val="0000443D"/>
    <w:rsid w:val="0000450D"/>
    <w:rsid w:val="00004B80"/>
    <w:rsid w:val="0000507E"/>
    <w:rsid w:val="000050D6"/>
    <w:rsid w:val="000058A8"/>
    <w:rsid w:val="0000596B"/>
    <w:rsid w:val="00005C18"/>
    <w:rsid w:val="00006CEC"/>
    <w:rsid w:val="00006F38"/>
    <w:rsid w:val="000071FF"/>
    <w:rsid w:val="000073C8"/>
    <w:rsid w:val="00011A4D"/>
    <w:rsid w:val="00011D2B"/>
    <w:rsid w:val="00012FA5"/>
    <w:rsid w:val="000132A6"/>
    <w:rsid w:val="00014608"/>
    <w:rsid w:val="0001501B"/>
    <w:rsid w:val="000153B7"/>
    <w:rsid w:val="00015FB6"/>
    <w:rsid w:val="00015FF3"/>
    <w:rsid w:val="00017080"/>
    <w:rsid w:val="0001791D"/>
    <w:rsid w:val="000215FF"/>
    <w:rsid w:val="000218F8"/>
    <w:rsid w:val="00021AEF"/>
    <w:rsid w:val="00021DDE"/>
    <w:rsid w:val="000221E0"/>
    <w:rsid w:val="0002238D"/>
    <w:rsid w:val="000224AE"/>
    <w:rsid w:val="000228AC"/>
    <w:rsid w:val="000233F8"/>
    <w:rsid w:val="0002425B"/>
    <w:rsid w:val="000246B3"/>
    <w:rsid w:val="000259B5"/>
    <w:rsid w:val="00027328"/>
    <w:rsid w:val="0003057C"/>
    <w:rsid w:val="000305E8"/>
    <w:rsid w:val="00030E30"/>
    <w:rsid w:val="00032292"/>
    <w:rsid w:val="0003253A"/>
    <w:rsid w:val="000326A5"/>
    <w:rsid w:val="00032870"/>
    <w:rsid w:val="0003326E"/>
    <w:rsid w:val="000335A7"/>
    <w:rsid w:val="0003440E"/>
    <w:rsid w:val="00034F9E"/>
    <w:rsid w:val="00035642"/>
    <w:rsid w:val="00036635"/>
    <w:rsid w:val="000372C5"/>
    <w:rsid w:val="00037D7C"/>
    <w:rsid w:val="00040255"/>
    <w:rsid w:val="000423F6"/>
    <w:rsid w:val="00042E8C"/>
    <w:rsid w:val="0004300C"/>
    <w:rsid w:val="00043932"/>
    <w:rsid w:val="00044F71"/>
    <w:rsid w:val="00044FF2"/>
    <w:rsid w:val="000470FE"/>
    <w:rsid w:val="000504CC"/>
    <w:rsid w:val="00050C2C"/>
    <w:rsid w:val="00050F0F"/>
    <w:rsid w:val="0005145A"/>
    <w:rsid w:val="000518D8"/>
    <w:rsid w:val="0005200D"/>
    <w:rsid w:val="000528DA"/>
    <w:rsid w:val="00052F85"/>
    <w:rsid w:val="00053673"/>
    <w:rsid w:val="00053CBD"/>
    <w:rsid w:val="00054685"/>
    <w:rsid w:val="00054B53"/>
    <w:rsid w:val="00054F02"/>
    <w:rsid w:val="00055873"/>
    <w:rsid w:val="00055AE5"/>
    <w:rsid w:val="00055D09"/>
    <w:rsid w:val="0005696B"/>
    <w:rsid w:val="00056EDC"/>
    <w:rsid w:val="00057975"/>
    <w:rsid w:val="000603C3"/>
    <w:rsid w:val="000624FB"/>
    <w:rsid w:val="000624FC"/>
    <w:rsid w:val="0006338D"/>
    <w:rsid w:val="00063500"/>
    <w:rsid w:val="00063CA0"/>
    <w:rsid w:val="00064BBF"/>
    <w:rsid w:val="00065F99"/>
    <w:rsid w:val="00067F0E"/>
    <w:rsid w:val="00071BCA"/>
    <w:rsid w:val="00073367"/>
    <w:rsid w:val="00073CE7"/>
    <w:rsid w:val="000741CD"/>
    <w:rsid w:val="00076923"/>
    <w:rsid w:val="00076927"/>
    <w:rsid w:val="000776B7"/>
    <w:rsid w:val="000814DA"/>
    <w:rsid w:val="00081DA4"/>
    <w:rsid w:val="00082571"/>
    <w:rsid w:val="00082873"/>
    <w:rsid w:val="00082D0A"/>
    <w:rsid w:val="00086A7D"/>
    <w:rsid w:val="00086A83"/>
    <w:rsid w:val="00087A83"/>
    <w:rsid w:val="00090FAD"/>
    <w:rsid w:val="0009146C"/>
    <w:rsid w:val="000919D0"/>
    <w:rsid w:val="00091D4C"/>
    <w:rsid w:val="00091F3E"/>
    <w:rsid w:val="00092C14"/>
    <w:rsid w:val="00092C9D"/>
    <w:rsid w:val="00093B48"/>
    <w:rsid w:val="0009644C"/>
    <w:rsid w:val="00096B47"/>
    <w:rsid w:val="000A0669"/>
    <w:rsid w:val="000A27A5"/>
    <w:rsid w:val="000A3972"/>
    <w:rsid w:val="000A4628"/>
    <w:rsid w:val="000A471B"/>
    <w:rsid w:val="000A48A5"/>
    <w:rsid w:val="000A49D9"/>
    <w:rsid w:val="000A4DF5"/>
    <w:rsid w:val="000A5721"/>
    <w:rsid w:val="000A5ACB"/>
    <w:rsid w:val="000A7636"/>
    <w:rsid w:val="000A7BC0"/>
    <w:rsid w:val="000B0106"/>
    <w:rsid w:val="000B0253"/>
    <w:rsid w:val="000B0445"/>
    <w:rsid w:val="000B19DF"/>
    <w:rsid w:val="000B1ABE"/>
    <w:rsid w:val="000B277D"/>
    <w:rsid w:val="000B282C"/>
    <w:rsid w:val="000B28EC"/>
    <w:rsid w:val="000B5C47"/>
    <w:rsid w:val="000B5CDE"/>
    <w:rsid w:val="000B72AA"/>
    <w:rsid w:val="000B73C3"/>
    <w:rsid w:val="000B7898"/>
    <w:rsid w:val="000C1C86"/>
    <w:rsid w:val="000C1F15"/>
    <w:rsid w:val="000C27C6"/>
    <w:rsid w:val="000C27CB"/>
    <w:rsid w:val="000C402A"/>
    <w:rsid w:val="000C50E6"/>
    <w:rsid w:val="000C6422"/>
    <w:rsid w:val="000C65E1"/>
    <w:rsid w:val="000C6F3A"/>
    <w:rsid w:val="000C7F19"/>
    <w:rsid w:val="000D0246"/>
    <w:rsid w:val="000D2441"/>
    <w:rsid w:val="000D25A6"/>
    <w:rsid w:val="000D281E"/>
    <w:rsid w:val="000D418A"/>
    <w:rsid w:val="000D4C01"/>
    <w:rsid w:val="000D4CCC"/>
    <w:rsid w:val="000D72FC"/>
    <w:rsid w:val="000D75E9"/>
    <w:rsid w:val="000E0094"/>
    <w:rsid w:val="000E1B92"/>
    <w:rsid w:val="000E1BAA"/>
    <w:rsid w:val="000E2551"/>
    <w:rsid w:val="000E3222"/>
    <w:rsid w:val="000E3799"/>
    <w:rsid w:val="000E3E37"/>
    <w:rsid w:val="000E4932"/>
    <w:rsid w:val="000E55FB"/>
    <w:rsid w:val="000E5DB4"/>
    <w:rsid w:val="000E664E"/>
    <w:rsid w:val="000E77FA"/>
    <w:rsid w:val="000F0137"/>
    <w:rsid w:val="000F0288"/>
    <w:rsid w:val="000F0312"/>
    <w:rsid w:val="000F0491"/>
    <w:rsid w:val="000F1A0E"/>
    <w:rsid w:val="000F2288"/>
    <w:rsid w:val="000F23BE"/>
    <w:rsid w:val="000F2564"/>
    <w:rsid w:val="000F2B99"/>
    <w:rsid w:val="000F2CE9"/>
    <w:rsid w:val="000F3A4A"/>
    <w:rsid w:val="000F428D"/>
    <w:rsid w:val="000F4511"/>
    <w:rsid w:val="000F5ABA"/>
    <w:rsid w:val="000F71D7"/>
    <w:rsid w:val="000F7988"/>
    <w:rsid w:val="000F7DEC"/>
    <w:rsid w:val="00101183"/>
    <w:rsid w:val="00102B6B"/>
    <w:rsid w:val="0010393C"/>
    <w:rsid w:val="00103C1C"/>
    <w:rsid w:val="00103DEA"/>
    <w:rsid w:val="0010441F"/>
    <w:rsid w:val="00104549"/>
    <w:rsid w:val="001045B2"/>
    <w:rsid w:val="00104741"/>
    <w:rsid w:val="00105F67"/>
    <w:rsid w:val="00106105"/>
    <w:rsid w:val="001069BA"/>
    <w:rsid w:val="00107C36"/>
    <w:rsid w:val="00107CA1"/>
    <w:rsid w:val="00107D1B"/>
    <w:rsid w:val="001108C8"/>
    <w:rsid w:val="00110E4E"/>
    <w:rsid w:val="00111383"/>
    <w:rsid w:val="00111B7B"/>
    <w:rsid w:val="00112BEB"/>
    <w:rsid w:val="001135F3"/>
    <w:rsid w:val="001140EB"/>
    <w:rsid w:val="00114651"/>
    <w:rsid w:val="001146B0"/>
    <w:rsid w:val="0011517C"/>
    <w:rsid w:val="00115275"/>
    <w:rsid w:val="001155FB"/>
    <w:rsid w:val="00115DCE"/>
    <w:rsid w:val="0011748F"/>
    <w:rsid w:val="00117546"/>
    <w:rsid w:val="001175C8"/>
    <w:rsid w:val="00117EC5"/>
    <w:rsid w:val="0012045D"/>
    <w:rsid w:val="00122890"/>
    <w:rsid w:val="001237E3"/>
    <w:rsid w:val="001238B9"/>
    <w:rsid w:val="00124577"/>
    <w:rsid w:val="00124901"/>
    <w:rsid w:val="00126481"/>
    <w:rsid w:val="0012657A"/>
    <w:rsid w:val="00127013"/>
    <w:rsid w:val="001277DC"/>
    <w:rsid w:val="00127A57"/>
    <w:rsid w:val="00127E21"/>
    <w:rsid w:val="00130007"/>
    <w:rsid w:val="00130067"/>
    <w:rsid w:val="00130793"/>
    <w:rsid w:val="001307E8"/>
    <w:rsid w:val="00131064"/>
    <w:rsid w:val="0013147F"/>
    <w:rsid w:val="001320EB"/>
    <w:rsid w:val="001330C5"/>
    <w:rsid w:val="0013313B"/>
    <w:rsid w:val="001332D0"/>
    <w:rsid w:val="001339DE"/>
    <w:rsid w:val="00133D39"/>
    <w:rsid w:val="00134AF4"/>
    <w:rsid w:val="00134B2D"/>
    <w:rsid w:val="001353EF"/>
    <w:rsid w:val="00135421"/>
    <w:rsid w:val="00136E2F"/>
    <w:rsid w:val="00137821"/>
    <w:rsid w:val="00137EDE"/>
    <w:rsid w:val="001411FB"/>
    <w:rsid w:val="0014141F"/>
    <w:rsid w:val="00142270"/>
    <w:rsid w:val="00142FA2"/>
    <w:rsid w:val="001455BE"/>
    <w:rsid w:val="00145A09"/>
    <w:rsid w:val="00145A6D"/>
    <w:rsid w:val="00146A41"/>
    <w:rsid w:val="00146CF8"/>
    <w:rsid w:val="00150544"/>
    <w:rsid w:val="00151C09"/>
    <w:rsid w:val="00151D89"/>
    <w:rsid w:val="0015217D"/>
    <w:rsid w:val="0015223A"/>
    <w:rsid w:val="001522F1"/>
    <w:rsid w:val="00152BA9"/>
    <w:rsid w:val="0015366C"/>
    <w:rsid w:val="001539BE"/>
    <w:rsid w:val="00153D25"/>
    <w:rsid w:val="00154A7B"/>
    <w:rsid w:val="0015684B"/>
    <w:rsid w:val="00157330"/>
    <w:rsid w:val="00157431"/>
    <w:rsid w:val="001602E1"/>
    <w:rsid w:val="0016081B"/>
    <w:rsid w:val="00162034"/>
    <w:rsid w:val="00162F18"/>
    <w:rsid w:val="00163FDB"/>
    <w:rsid w:val="0016484B"/>
    <w:rsid w:val="001660CD"/>
    <w:rsid w:val="0016685F"/>
    <w:rsid w:val="00166F5D"/>
    <w:rsid w:val="001678FF"/>
    <w:rsid w:val="00170486"/>
    <w:rsid w:val="00170DEE"/>
    <w:rsid w:val="00171394"/>
    <w:rsid w:val="00171DE1"/>
    <w:rsid w:val="00172123"/>
    <w:rsid w:val="001727CF"/>
    <w:rsid w:val="00172825"/>
    <w:rsid w:val="00172DA8"/>
    <w:rsid w:val="00173220"/>
    <w:rsid w:val="00173CDE"/>
    <w:rsid w:val="00173E06"/>
    <w:rsid w:val="00174D68"/>
    <w:rsid w:val="001754ED"/>
    <w:rsid w:val="00175C78"/>
    <w:rsid w:val="00175E7A"/>
    <w:rsid w:val="001760F0"/>
    <w:rsid w:val="00176F4A"/>
    <w:rsid w:val="00177EF6"/>
    <w:rsid w:val="00181D7B"/>
    <w:rsid w:val="00182E91"/>
    <w:rsid w:val="001836F3"/>
    <w:rsid w:val="00183E02"/>
    <w:rsid w:val="0018493C"/>
    <w:rsid w:val="00184F40"/>
    <w:rsid w:val="00185475"/>
    <w:rsid w:val="00186B16"/>
    <w:rsid w:val="00186B74"/>
    <w:rsid w:val="00186B80"/>
    <w:rsid w:val="00187FDF"/>
    <w:rsid w:val="00190028"/>
    <w:rsid w:val="00190C83"/>
    <w:rsid w:val="00190D08"/>
    <w:rsid w:val="001924BB"/>
    <w:rsid w:val="00192801"/>
    <w:rsid w:val="00192916"/>
    <w:rsid w:val="0019313B"/>
    <w:rsid w:val="00193BB8"/>
    <w:rsid w:val="001940B0"/>
    <w:rsid w:val="001959F4"/>
    <w:rsid w:val="00195FC4"/>
    <w:rsid w:val="001962E6"/>
    <w:rsid w:val="001968BD"/>
    <w:rsid w:val="001974EE"/>
    <w:rsid w:val="00197844"/>
    <w:rsid w:val="001A039A"/>
    <w:rsid w:val="001A15ED"/>
    <w:rsid w:val="001A3193"/>
    <w:rsid w:val="001A32F5"/>
    <w:rsid w:val="001A3D8E"/>
    <w:rsid w:val="001A5811"/>
    <w:rsid w:val="001A5A9A"/>
    <w:rsid w:val="001A640D"/>
    <w:rsid w:val="001A6E6E"/>
    <w:rsid w:val="001A7C70"/>
    <w:rsid w:val="001A7FA5"/>
    <w:rsid w:val="001B0625"/>
    <w:rsid w:val="001B14C3"/>
    <w:rsid w:val="001B25F7"/>
    <w:rsid w:val="001B2658"/>
    <w:rsid w:val="001B377A"/>
    <w:rsid w:val="001B3BAE"/>
    <w:rsid w:val="001B485C"/>
    <w:rsid w:val="001B5926"/>
    <w:rsid w:val="001B5BD0"/>
    <w:rsid w:val="001B7895"/>
    <w:rsid w:val="001B7C43"/>
    <w:rsid w:val="001C091D"/>
    <w:rsid w:val="001C144B"/>
    <w:rsid w:val="001C1771"/>
    <w:rsid w:val="001C1E90"/>
    <w:rsid w:val="001C339C"/>
    <w:rsid w:val="001C3C15"/>
    <w:rsid w:val="001C3F98"/>
    <w:rsid w:val="001C463D"/>
    <w:rsid w:val="001C4EF1"/>
    <w:rsid w:val="001C5141"/>
    <w:rsid w:val="001C53AC"/>
    <w:rsid w:val="001C601D"/>
    <w:rsid w:val="001C73DC"/>
    <w:rsid w:val="001D01A5"/>
    <w:rsid w:val="001D04EC"/>
    <w:rsid w:val="001D0606"/>
    <w:rsid w:val="001D2634"/>
    <w:rsid w:val="001D2B5C"/>
    <w:rsid w:val="001D31DB"/>
    <w:rsid w:val="001D34B7"/>
    <w:rsid w:val="001D3BB1"/>
    <w:rsid w:val="001D3D5F"/>
    <w:rsid w:val="001D45B7"/>
    <w:rsid w:val="001D512A"/>
    <w:rsid w:val="001D5426"/>
    <w:rsid w:val="001D6363"/>
    <w:rsid w:val="001D6926"/>
    <w:rsid w:val="001D6B25"/>
    <w:rsid w:val="001D740A"/>
    <w:rsid w:val="001D76B2"/>
    <w:rsid w:val="001E0025"/>
    <w:rsid w:val="001E234A"/>
    <w:rsid w:val="001E2D0E"/>
    <w:rsid w:val="001E2F69"/>
    <w:rsid w:val="001E3604"/>
    <w:rsid w:val="001E3A35"/>
    <w:rsid w:val="001E4F54"/>
    <w:rsid w:val="001E538F"/>
    <w:rsid w:val="001E6285"/>
    <w:rsid w:val="001E6FB1"/>
    <w:rsid w:val="001F0C44"/>
    <w:rsid w:val="001F35BE"/>
    <w:rsid w:val="001F3B69"/>
    <w:rsid w:val="001F4507"/>
    <w:rsid w:val="001F4B7D"/>
    <w:rsid w:val="001F51BE"/>
    <w:rsid w:val="001F5944"/>
    <w:rsid w:val="001F6177"/>
    <w:rsid w:val="001F6E77"/>
    <w:rsid w:val="001F7648"/>
    <w:rsid w:val="0020046F"/>
    <w:rsid w:val="00200DDD"/>
    <w:rsid w:val="00201502"/>
    <w:rsid w:val="0020151F"/>
    <w:rsid w:val="0020239E"/>
    <w:rsid w:val="00202737"/>
    <w:rsid w:val="002035D1"/>
    <w:rsid w:val="00203728"/>
    <w:rsid w:val="00203974"/>
    <w:rsid w:val="00204EEA"/>
    <w:rsid w:val="00204FC9"/>
    <w:rsid w:val="00205B69"/>
    <w:rsid w:val="00205C68"/>
    <w:rsid w:val="00207AB9"/>
    <w:rsid w:val="00207EF9"/>
    <w:rsid w:val="00210998"/>
    <w:rsid w:val="002111DF"/>
    <w:rsid w:val="002113D0"/>
    <w:rsid w:val="00211DA7"/>
    <w:rsid w:val="0021251A"/>
    <w:rsid w:val="00213337"/>
    <w:rsid w:val="002138B5"/>
    <w:rsid w:val="0021516C"/>
    <w:rsid w:val="00216531"/>
    <w:rsid w:val="00216A52"/>
    <w:rsid w:val="0021742B"/>
    <w:rsid w:val="002174F5"/>
    <w:rsid w:val="00217D06"/>
    <w:rsid w:val="00220259"/>
    <w:rsid w:val="002210B0"/>
    <w:rsid w:val="002210F0"/>
    <w:rsid w:val="0022119A"/>
    <w:rsid w:val="00221A48"/>
    <w:rsid w:val="00221BFD"/>
    <w:rsid w:val="00222C8F"/>
    <w:rsid w:val="00223440"/>
    <w:rsid w:val="00223A8E"/>
    <w:rsid w:val="00224159"/>
    <w:rsid w:val="002243F5"/>
    <w:rsid w:val="0022441E"/>
    <w:rsid w:val="002244FC"/>
    <w:rsid w:val="00225BF2"/>
    <w:rsid w:val="00225F09"/>
    <w:rsid w:val="002265E9"/>
    <w:rsid w:val="00226BA8"/>
    <w:rsid w:val="00227A7D"/>
    <w:rsid w:val="00227AFC"/>
    <w:rsid w:val="002336FB"/>
    <w:rsid w:val="0023502D"/>
    <w:rsid w:val="00235058"/>
    <w:rsid w:val="002359F4"/>
    <w:rsid w:val="002361ED"/>
    <w:rsid w:val="0023641E"/>
    <w:rsid w:val="00236606"/>
    <w:rsid w:val="00237D66"/>
    <w:rsid w:val="00237DEF"/>
    <w:rsid w:val="00240905"/>
    <w:rsid w:val="00240DF2"/>
    <w:rsid w:val="002421CD"/>
    <w:rsid w:val="0024265F"/>
    <w:rsid w:val="00242EE5"/>
    <w:rsid w:val="00242F82"/>
    <w:rsid w:val="0024354A"/>
    <w:rsid w:val="0024383F"/>
    <w:rsid w:val="002441FD"/>
    <w:rsid w:val="00244291"/>
    <w:rsid w:val="002448FD"/>
    <w:rsid w:val="00244CA6"/>
    <w:rsid w:val="00244DB7"/>
    <w:rsid w:val="00246138"/>
    <w:rsid w:val="0024615C"/>
    <w:rsid w:val="00246508"/>
    <w:rsid w:val="00246E0E"/>
    <w:rsid w:val="00247627"/>
    <w:rsid w:val="00250E41"/>
    <w:rsid w:val="00251993"/>
    <w:rsid w:val="00253185"/>
    <w:rsid w:val="0025557F"/>
    <w:rsid w:val="00255AF3"/>
    <w:rsid w:val="002564EB"/>
    <w:rsid w:val="00257198"/>
    <w:rsid w:val="00257679"/>
    <w:rsid w:val="00260E82"/>
    <w:rsid w:val="00261107"/>
    <w:rsid w:val="00261180"/>
    <w:rsid w:val="002612F5"/>
    <w:rsid w:val="002613D3"/>
    <w:rsid w:val="00261864"/>
    <w:rsid w:val="002631D6"/>
    <w:rsid w:val="002637A7"/>
    <w:rsid w:val="0026435B"/>
    <w:rsid w:val="002648D1"/>
    <w:rsid w:val="00264A36"/>
    <w:rsid w:val="00265E7D"/>
    <w:rsid w:val="00266D64"/>
    <w:rsid w:val="0027053C"/>
    <w:rsid w:val="00270972"/>
    <w:rsid w:val="002714C9"/>
    <w:rsid w:val="002725B5"/>
    <w:rsid w:val="002726BD"/>
    <w:rsid w:val="00272CC2"/>
    <w:rsid w:val="00272D1C"/>
    <w:rsid w:val="00273421"/>
    <w:rsid w:val="00273BF2"/>
    <w:rsid w:val="0027423E"/>
    <w:rsid w:val="00276BFF"/>
    <w:rsid w:val="00276CCD"/>
    <w:rsid w:val="0027785A"/>
    <w:rsid w:val="002809A6"/>
    <w:rsid w:val="00281B06"/>
    <w:rsid w:val="00281B75"/>
    <w:rsid w:val="002820FD"/>
    <w:rsid w:val="00282EFD"/>
    <w:rsid w:val="0028319A"/>
    <w:rsid w:val="002831A6"/>
    <w:rsid w:val="00283DC4"/>
    <w:rsid w:val="002840A2"/>
    <w:rsid w:val="00285693"/>
    <w:rsid w:val="00286446"/>
    <w:rsid w:val="00286FF3"/>
    <w:rsid w:val="00287BD2"/>
    <w:rsid w:val="002905B1"/>
    <w:rsid w:val="0029122F"/>
    <w:rsid w:val="00291B18"/>
    <w:rsid w:val="00292AF3"/>
    <w:rsid w:val="002952FD"/>
    <w:rsid w:val="00295AE1"/>
    <w:rsid w:val="0029725E"/>
    <w:rsid w:val="00297730"/>
    <w:rsid w:val="00297C0A"/>
    <w:rsid w:val="002A01EF"/>
    <w:rsid w:val="002A0B13"/>
    <w:rsid w:val="002A0DD2"/>
    <w:rsid w:val="002A298A"/>
    <w:rsid w:val="002A2CC3"/>
    <w:rsid w:val="002A39B1"/>
    <w:rsid w:val="002A4644"/>
    <w:rsid w:val="002A6868"/>
    <w:rsid w:val="002A6DAD"/>
    <w:rsid w:val="002A7069"/>
    <w:rsid w:val="002B0B6F"/>
    <w:rsid w:val="002B21AD"/>
    <w:rsid w:val="002B3453"/>
    <w:rsid w:val="002B4188"/>
    <w:rsid w:val="002B426B"/>
    <w:rsid w:val="002B5C46"/>
    <w:rsid w:val="002B70D4"/>
    <w:rsid w:val="002B73B4"/>
    <w:rsid w:val="002B79E0"/>
    <w:rsid w:val="002C17DA"/>
    <w:rsid w:val="002C1968"/>
    <w:rsid w:val="002C1BAF"/>
    <w:rsid w:val="002C28CA"/>
    <w:rsid w:val="002C2EEF"/>
    <w:rsid w:val="002C45CB"/>
    <w:rsid w:val="002C45E3"/>
    <w:rsid w:val="002D05C3"/>
    <w:rsid w:val="002D26D2"/>
    <w:rsid w:val="002D299F"/>
    <w:rsid w:val="002D3064"/>
    <w:rsid w:val="002D31B5"/>
    <w:rsid w:val="002D3A8B"/>
    <w:rsid w:val="002D4B57"/>
    <w:rsid w:val="002D632E"/>
    <w:rsid w:val="002D670F"/>
    <w:rsid w:val="002D681E"/>
    <w:rsid w:val="002D6951"/>
    <w:rsid w:val="002D6F0F"/>
    <w:rsid w:val="002D728A"/>
    <w:rsid w:val="002E0EE0"/>
    <w:rsid w:val="002E17D1"/>
    <w:rsid w:val="002E1C84"/>
    <w:rsid w:val="002E2AC2"/>
    <w:rsid w:val="002E2E80"/>
    <w:rsid w:val="002E340B"/>
    <w:rsid w:val="002E4140"/>
    <w:rsid w:val="002E48A0"/>
    <w:rsid w:val="002E4ADA"/>
    <w:rsid w:val="002E4B5A"/>
    <w:rsid w:val="002E5857"/>
    <w:rsid w:val="002E69EA"/>
    <w:rsid w:val="002E6A84"/>
    <w:rsid w:val="002E7665"/>
    <w:rsid w:val="002F0957"/>
    <w:rsid w:val="002F1A68"/>
    <w:rsid w:val="002F1CBD"/>
    <w:rsid w:val="002F30D9"/>
    <w:rsid w:val="002F44B7"/>
    <w:rsid w:val="002F4A64"/>
    <w:rsid w:val="002F5244"/>
    <w:rsid w:val="002F5810"/>
    <w:rsid w:val="002F5CBA"/>
    <w:rsid w:val="002F63FE"/>
    <w:rsid w:val="002F6699"/>
    <w:rsid w:val="002F6816"/>
    <w:rsid w:val="002F755D"/>
    <w:rsid w:val="002F7894"/>
    <w:rsid w:val="002F7914"/>
    <w:rsid w:val="00300951"/>
    <w:rsid w:val="00301B77"/>
    <w:rsid w:val="00302562"/>
    <w:rsid w:val="003036F7"/>
    <w:rsid w:val="00303831"/>
    <w:rsid w:val="0030416E"/>
    <w:rsid w:val="00304DAF"/>
    <w:rsid w:val="003058D3"/>
    <w:rsid w:val="00305A04"/>
    <w:rsid w:val="0030727D"/>
    <w:rsid w:val="00310279"/>
    <w:rsid w:val="0031053D"/>
    <w:rsid w:val="00313D55"/>
    <w:rsid w:val="00314B7F"/>
    <w:rsid w:val="00315012"/>
    <w:rsid w:val="003155DB"/>
    <w:rsid w:val="00317106"/>
    <w:rsid w:val="003177EC"/>
    <w:rsid w:val="00317A78"/>
    <w:rsid w:val="00317FF0"/>
    <w:rsid w:val="00320C59"/>
    <w:rsid w:val="00321C27"/>
    <w:rsid w:val="00321E11"/>
    <w:rsid w:val="00321EC8"/>
    <w:rsid w:val="003226B7"/>
    <w:rsid w:val="00322F22"/>
    <w:rsid w:val="00323847"/>
    <w:rsid w:val="00325BC6"/>
    <w:rsid w:val="00325C39"/>
    <w:rsid w:val="00327958"/>
    <w:rsid w:val="00327CF3"/>
    <w:rsid w:val="00330019"/>
    <w:rsid w:val="0033088E"/>
    <w:rsid w:val="003338B2"/>
    <w:rsid w:val="003344DF"/>
    <w:rsid w:val="00334A8E"/>
    <w:rsid w:val="00334E8B"/>
    <w:rsid w:val="00334FA4"/>
    <w:rsid w:val="003354B7"/>
    <w:rsid w:val="0033594F"/>
    <w:rsid w:val="00335A3D"/>
    <w:rsid w:val="003361C8"/>
    <w:rsid w:val="00336689"/>
    <w:rsid w:val="00336A0E"/>
    <w:rsid w:val="00337E71"/>
    <w:rsid w:val="00340BB0"/>
    <w:rsid w:val="003417E2"/>
    <w:rsid w:val="00341C1A"/>
    <w:rsid w:val="00341C7F"/>
    <w:rsid w:val="00342F96"/>
    <w:rsid w:val="0034310B"/>
    <w:rsid w:val="003434D5"/>
    <w:rsid w:val="00344085"/>
    <w:rsid w:val="0034511B"/>
    <w:rsid w:val="0034587C"/>
    <w:rsid w:val="00345A48"/>
    <w:rsid w:val="003471E8"/>
    <w:rsid w:val="003477AC"/>
    <w:rsid w:val="00347FD3"/>
    <w:rsid w:val="003508C6"/>
    <w:rsid w:val="003510F3"/>
    <w:rsid w:val="00351141"/>
    <w:rsid w:val="003516E7"/>
    <w:rsid w:val="003519BE"/>
    <w:rsid w:val="00352274"/>
    <w:rsid w:val="00352538"/>
    <w:rsid w:val="00352A6D"/>
    <w:rsid w:val="00353685"/>
    <w:rsid w:val="003539C0"/>
    <w:rsid w:val="00354250"/>
    <w:rsid w:val="00354AFC"/>
    <w:rsid w:val="00354B8A"/>
    <w:rsid w:val="00355075"/>
    <w:rsid w:val="00355145"/>
    <w:rsid w:val="003554C0"/>
    <w:rsid w:val="003556A8"/>
    <w:rsid w:val="00355F37"/>
    <w:rsid w:val="003564F4"/>
    <w:rsid w:val="00356BEA"/>
    <w:rsid w:val="00357AEA"/>
    <w:rsid w:val="003600BF"/>
    <w:rsid w:val="00361A5C"/>
    <w:rsid w:val="00362986"/>
    <w:rsid w:val="00363ACF"/>
    <w:rsid w:val="00363C5F"/>
    <w:rsid w:val="00363E53"/>
    <w:rsid w:val="003642B4"/>
    <w:rsid w:val="00367683"/>
    <w:rsid w:val="00367ADF"/>
    <w:rsid w:val="00367BA7"/>
    <w:rsid w:val="00367D5B"/>
    <w:rsid w:val="00370903"/>
    <w:rsid w:val="00371EDE"/>
    <w:rsid w:val="00372BF9"/>
    <w:rsid w:val="00374BD4"/>
    <w:rsid w:val="00374C16"/>
    <w:rsid w:val="00376188"/>
    <w:rsid w:val="00376AA7"/>
    <w:rsid w:val="00376BE1"/>
    <w:rsid w:val="00376E65"/>
    <w:rsid w:val="0037719A"/>
    <w:rsid w:val="00380335"/>
    <w:rsid w:val="0038058A"/>
    <w:rsid w:val="00380E14"/>
    <w:rsid w:val="00380F1D"/>
    <w:rsid w:val="003810B8"/>
    <w:rsid w:val="00381BC5"/>
    <w:rsid w:val="00381DC8"/>
    <w:rsid w:val="003826F3"/>
    <w:rsid w:val="00383466"/>
    <w:rsid w:val="0038456E"/>
    <w:rsid w:val="0038462C"/>
    <w:rsid w:val="00384D23"/>
    <w:rsid w:val="003864EC"/>
    <w:rsid w:val="0038677A"/>
    <w:rsid w:val="003908BA"/>
    <w:rsid w:val="00392203"/>
    <w:rsid w:val="00392923"/>
    <w:rsid w:val="00392946"/>
    <w:rsid w:val="00392DFC"/>
    <w:rsid w:val="00395878"/>
    <w:rsid w:val="00396362"/>
    <w:rsid w:val="003963B6"/>
    <w:rsid w:val="00397191"/>
    <w:rsid w:val="0039739C"/>
    <w:rsid w:val="0039785D"/>
    <w:rsid w:val="00397997"/>
    <w:rsid w:val="003A0287"/>
    <w:rsid w:val="003A039F"/>
    <w:rsid w:val="003A2AEB"/>
    <w:rsid w:val="003A343F"/>
    <w:rsid w:val="003A3CB0"/>
    <w:rsid w:val="003A42EA"/>
    <w:rsid w:val="003A4FDC"/>
    <w:rsid w:val="003A5103"/>
    <w:rsid w:val="003A5E04"/>
    <w:rsid w:val="003A6649"/>
    <w:rsid w:val="003A6D99"/>
    <w:rsid w:val="003A77C4"/>
    <w:rsid w:val="003A7B51"/>
    <w:rsid w:val="003B0851"/>
    <w:rsid w:val="003B0BCB"/>
    <w:rsid w:val="003B0C9D"/>
    <w:rsid w:val="003B1573"/>
    <w:rsid w:val="003B21AD"/>
    <w:rsid w:val="003B375B"/>
    <w:rsid w:val="003B3FF9"/>
    <w:rsid w:val="003B553E"/>
    <w:rsid w:val="003B62F7"/>
    <w:rsid w:val="003B64AB"/>
    <w:rsid w:val="003B6952"/>
    <w:rsid w:val="003B6EA2"/>
    <w:rsid w:val="003B7ECD"/>
    <w:rsid w:val="003C0046"/>
    <w:rsid w:val="003C005B"/>
    <w:rsid w:val="003C11F3"/>
    <w:rsid w:val="003C2F3F"/>
    <w:rsid w:val="003C4C5E"/>
    <w:rsid w:val="003C5136"/>
    <w:rsid w:val="003C7412"/>
    <w:rsid w:val="003C78AD"/>
    <w:rsid w:val="003C7ED2"/>
    <w:rsid w:val="003D1894"/>
    <w:rsid w:val="003D189E"/>
    <w:rsid w:val="003D1BA5"/>
    <w:rsid w:val="003D1CE3"/>
    <w:rsid w:val="003D3C09"/>
    <w:rsid w:val="003D3F94"/>
    <w:rsid w:val="003D4038"/>
    <w:rsid w:val="003D549B"/>
    <w:rsid w:val="003D5503"/>
    <w:rsid w:val="003D583D"/>
    <w:rsid w:val="003D7C36"/>
    <w:rsid w:val="003D7CF1"/>
    <w:rsid w:val="003E11F3"/>
    <w:rsid w:val="003E1B5A"/>
    <w:rsid w:val="003E2271"/>
    <w:rsid w:val="003E2536"/>
    <w:rsid w:val="003E2EDC"/>
    <w:rsid w:val="003E3120"/>
    <w:rsid w:val="003E341A"/>
    <w:rsid w:val="003E35DD"/>
    <w:rsid w:val="003E396E"/>
    <w:rsid w:val="003E46AB"/>
    <w:rsid w:val="003E4CAE"/>
    <w:rsid w:val="003E7BF2"/>
    <w:rsid w:val="003E7DDA"/>
    <w:rsid w:val="003F02A1"/>
    <w:rsid w:val="003F137D"/>
    <w:rsid w:val="003F340A"/>
    <w:rsid w:val="003F3AD2"/>
    <w:rsid w:val="003F3E78"/>
    <w:rsid w:val="003F4C76"/>
    <w:rsid w:val="003F6EE7"/>
    <w:rsid w:val="0040011E"/>
    <w:rsid w:val="00400A82"/>
    <w:rsid w:val="00400B6F"/>
    <w:rsid w:val="00401043"/>
    <w:rsid w:val="004013BE"/>
    <w:rsid w:val="004013C8"/>
    <w:rsid w:val="0040172B"/>
    <w:rsid w:val="00401BCB"/>
    <w:rsid w:val="00402203"/>
    <w:rsid w:val="00403CCB"/>
    <w:rsid w:val="004041F3"/>
    <w:rsid w:val="00404642"/>
    <w:rsid w:val="00404AC5"/>
    <w:rsid w:val="004062C7"/>
    <w:rsid w:val="00406706"/>
    <w:rsid w:val="004107A5"/>
    <w:rsid w:val="00410AC7"/>
    <w:rsid w:val="00410C90"/>
    <w:rsid w:val="004110F9"/>
    <w:rsid w:val="00411C65"/>
    <w:rsid w:val="004134ED"/>
    <w:rsid w:val="00414422"/>
    <w:rsid w:val="00414699"/>
    <w:rsid w:val="0041487A"/>
    <w:rsid w:val="00414AC0"/>
    <w:rsid w:val="00415562"/>
    <w:rsid w:val="00415FB5"/>
    <w:rsid w:val="0042070A"/>
    <w:rsid w:val="00420AAF"/>
    <w:rsid w:val="00422389"/>
    <w:rsid w:val="00422480"/>
    <w:rsid w:val="00422EAC"/>
    <w:rsid w:val="004241D0"/>
    <w:rsid w:val="004243A3"/>
    <w:rsid w:val="00425086"/>
    <w:rsid w:val="004262F8"/>
    <w:rsid w:val="00426F0B"/>
    <w:rsid w:val="0042708E"/>
    <w:rsid w:val="004300AA"/>
    <w:rsid w:val="00430573"/>
    <w:rsid w:val="004305D8"/>
    <w:rsid w:val="00430BE7"/>
    <w:rsid w:val="004313CE"/>
    <w:rsid w:val="00431EB0"/>
    <w:rsid w:val="00432244"/>
    <w:rsid w:val="0043264D"/>
    <w:rsid w:val="00432B6F"/>
    <w:rsid w:val="00433355"/>
    <w:rsid w:val="00434D2A"/>
    <w:rsid w:val="00434E1F"/>
    <w:rsid w:val="00434E2F"/>
    <w:rsid w:val="00434E69"/>
    <w:rsid w:val="00435727"/>
    <w:rsid w:val="004359E4"/>
    <w:rsid w:val="00435C36"/>
    <w:rsid w:val="004368BB"/>
    <w:rsid w:val="004369DE"/>
    <w:rsid w:val="0043744C"/>
    <w:rsid w:val="004377BE"/>
    <w:rsid w:val="00437D13"/>
    <w:rsid w:val="004400B7"/>
    <w:rsid w:val="00440E35"/>
    <w:rsid w:val="00441433"/>
    <w:rsid w:val="004429D7"/>
    <w:rsid w:val="00442DBD"/>
    <w:rsid w:val="0044397B"/>
    <w:rsid w:val="00443C52"/>
    <w:rsid w:val="00443FC1"/>
    <w:rsid w:val="00444FB4"/>
    <w:rsid w:val="00447161"/>
    <w:rsid w:val="00447BEB"/>
    <w:rsid w:val="00451C05"/>
    <w:rsid w:val="004520E1"/>
    <w:rsid w:val="004520F3"/>
    <w:rsid w:val="00452452"/>
    <w:rsid w:val="0045262E"/>
    <w:rsid w:val="00452B97"/>
    <w:rsid w:val="00454122"/>
    <w:rsid w:val="0045639B"/>
    <w:rsid w:val="0045755C"/>
    <w:rsid w:val="004627CE"/>
    <w:rsid w:val="004629F1"/>
    <w:rsid w:val="00462CFE"/>
    <w:rsid w:val="0046302D"/>
    <w:rsid w:val="00463912"/>
    <w:rsid w:val="00463AB2"/>
    <w:rsid w:val="00465A31"/>
    <w:rsid w:val="00466D37"/>
    <w:rsid w:val="00466E16"/>
    <w:rsid w:val="00466E6B"/>
    <w:rsid w:val="004670C2"/>
    <w:rsid w:val="00470AB4"/>
    <w:rsid w:val="00470DED"/>
    <w:rsid w:val="00471B84"/>
    <w:rsid w:val="00471CA6"/>
    <w:rsid w:val="00472CFC"/>
    <w:rsid w:val="00473079"/>
    <w:rsid w:val="004731B0"/>
    <w:rsid w:val="00473ACC"/>
    <w:rsid w:val="0047442D"/>
    <w:rsid w:val="0047468B"/>
    <w:rsid w:val="00475673"/>
    <w:rsid w:val="00477CBF"/>
    <w:rsid w:val="00477E45"/>
    <w:rsid w:val="004802AD"/>
    <w:rsid w:val="004806EE"/>
    <w:rsid w:val="004807C7"/>
    <w:rsid w:val="004817E2"/>
    <w:rsid w:val="00482415"/>
    <w:rsid w:val="00482684"/>
    <w:rsid w:val="00483353"/>
    <w:rsid w:val="00483838"/>
    <w:rsid w:val="00484587"/>
    <w:rsid w:val="00484DCC"/>
    <w:rsid w:val="00485CC0"/>
    <w:rsid w:val="004863E6"/>
    <w:rsid w:val="0048668D"/>
    <w:rsid w:val="00486ED1"/>
    <w:rsid w:val="004872B6"/>
    <w:rsid w:val="004875E0"/>
    <w:rsid w:val="00487900"/>
    <w:rsid w:val="004901A4"/>
    <w:rsid w:val="0049146C"/>
    <w:rsid w:val="00491C6D"/>
    <w:rsid w:val="00492B48"/>
    <w:rsid w:val="00493227"/>
    <w:rsid w:val="00493499"/>
    <w:rsid w:val="00493517"/>
    <w:rsid w:val="00494169"/>
    <w:rsid w:val="00494A09"/>
    <w:rsid w:val="00494DA8"/>
    <w:rsid w:val="004962A2"/>
    <w:rsid w:val="00496318"/>
    <w:rsid w:val="004966B7"/>
    <w:rsid w:val="00496D52"/>
    <w:rsid w:val="00497F18"/>
    <w:rsid w:val="004A0F50"/>
    <w:rsid w:val="004A1E3C"/>
    <w:rsid w:val="004A2322"/>
    <w:rsid w:val="004A2DD9"/>
    <w:rsid w:val="004A2EF0"/>
    <w:rsid w:val="004A6649"/>
    <w:rsid w:val="004A72E1"/>
    <w:rsid w:val="004B151E"/>
    <w:rsid w:val="004B2060"/>
    <w:rsid w:val="004B2188"/>
    <w:rsid w:val="004B2593"/>
    <w:rsid w:val="004B28BC"/>
    <w:rsid w:val="004B423A"/>
    <w:rsid w:val="004B4793"/>
    <w:rsid w:val="004B4839"/>
    <w:rsid w:val="004B56F7"/>
    <w:rsid w:val="004B5A7A"/>
    <w:rsid w:val="004B5ECC"/>
    <w:rsid w:val="004B7CFF"/>
    <w:rsid w:val="004C1C53"/>
    <w:rsid w:val="004C1D8B"/>
    <w:rsid w:val="004C1FFF"/>
    <w:rsid w:val="004C224C"/>
    <w:rsid w:val="004C2B86"/>
    <w:rsid w:val="004C39E0"/>
    <w:rsid w:val="004C4B0B"/>
    <w:rsid w:val="004C4FCD"/>
    <w:rsid w:val="004C53CA"/>
    <w:rsid w:val="004C5632"/>
    <w:rsid w:val="004C6C90"/>
    <w:rsid w:val="004C7381"/>
    <w:rsid w:val="004D0265"/>
    <w:rsid w:val="004D0F14"/>
    <w:rsid w:val="004D1091"/>
    <w:rsid w:val="004D1310"/>
    <w:rsid w:val="004D2082"/>
    <w:rsid w:val="004D216F"/>
    <w:rsid w:val="004D3538"/>
    <w:rsid w:val="004D430D"/>
    <w:rsid w:val="004D43C0"/>
    <w:rsid w:val="004D5036"/>
    <w:rsid w:val="004D5378"/>
    <w:rsid w:val="004D56FE"/>
    <w:rsid w:val="004D61A1"/>
    <w:rsid w:val="004D62A1"/>
    <w:rsid w:val="004D7977"/>
    <w:rsid w:val="004E00FD"/>
    <w:rsid w:val="004E1921"/>
    <w:rsid w:val="004E1C77"/>
    <w:rsid w:val="004E22F1"/>
    <w:rsid w:val="004E2514"/>
    <w:rsid w:val="004E36DE"/>
    <w:rsid w:val="004E3896"/>
    <w:rsid w:val="004E44BB"/>
    <w:rsid w:val="004E4678"/>
    <w:rsid w:val="004E571C"/>
    <w:rsid w:val="004F1569"/>
    <w:rsid w:val="004F1F2D"/>
    <w:rsid w:val="004F2067"/>
    <w:rsid w:val="004F2580"/>
    <w:rsid w:val="004F29F4"/>
    <w:rsid w:val="004F3AB9"/>
    <w:rsid w:val="004F6F88"/>
    <w:rsid w:val="004F733D"/>
    <w:rsid w:val="004F77C2"/>
    <w:rsid w:val="004F77FA"/>
    <w:rsid w:val="00501DF1"/>
    <w:rsid w:val="005024E5"/>
    <w:rsid w:val="00502FE8"/>
    <w:rsid w:val="00503D14"/>
    <w:rsid w:val="00504C89"/>
    <w:rsid w:val="00506228"/>
    <w:rsid w:val="00506351"/>
    <w:rsid w:val="00506AB5"/>
    <w:rsid w:val="00506EC3"/>
    <w:rsid w:val="005100F1"/>
    <w:rsid w:val="0051122F"/>
    <w:rsid w:val="005112A0"/>
    <w:rsid w:val="00511382"/>
    <w:rsid w:val="00511F05"/>
    <w:rsid w:val="0051275D"/>
    <w:rsid w:val="00512F32"/>
    <w:rsid w:val="00512F68"/>
    <w:rsid w:val="00512FB1"/>
    <w:rsid w:val="00513E03"/>
    <w:rsid w:val="00514D6F"/>
    <w:rsid w:val="005150BA"/>
    <w:rsid w:val="00515512"/>
    <w:rsid w:val="00515C83"/>
    <w:rsid w:val="00517BDF"/>
    <w:rsid w:val="00520F43"/>
    <w:rsid w:val="0052116C"/>
    <w:rsid w:val="005211B6"/>
    <w:rsid w:val="005221F2"/>
    <w:rsid w:val="00522FB8"/>
    <w:rsid w:val="005231AB"/>
    <w:rsid w:val="00524B1F"/>
    <w:rsid w:val="00524D83"/>
    <w:rsid w:val="005252CA"/>
    <w:rsid w:val="00525D45"/>
    <w:rsid w:val="00526CA5"/>
    <w:rsid w:val="005277A7"/>
    <w:rsid w:val="005277E9"/>
    <w:rsid w:val="00527BB8"/>
    <w:rsid w:val="00530590"/>
    <w:rsid w:val="00530986"/>
    <w:rsid w:val="00531F0B"/>
    <w:rsid w:val="005321E8"/>
    <w:rsid w:val="0053238F"/>
    <w:rsid w:val="0053382C"/>
    <w:rsid w:val="00535336"/>
    <w:rsid w:val="00535B44"/>
    <w:rsid w:val="00535F03"/>
    <w:rsid w:val="00536B2E"/>
    <w:rsid w:val="00537417"/>
    <w:rsid w:val="0054050E"/>
    <w:rsid w:val="00541163"/>
    <w:rsid w:val="0054166C"/>
    <w:rsid w:val="005439DC"/>
    <w:rsid w:val="005440E3"/>
    <w:rsid w:val="00544411"/>
    <w:rsid w:val="00544A00"/>
    <w:rsid w:val="00545442"/>
    <w:rsid w:val="00545CBE"/>
    <w:rsid w:val="00545DAD"/>
    <w:rsid w:val="00547544"/>
    <w:rsid w:val="00547C87"/>
    <w:rsid w:val="00547D05"/>
    <w:rsid w:val="005502AF"/>
    <w:rsid w:val="00551E4E"/>
    <w:rsid w:val="00551FB3"/>
    <w:rsid w:val="00552319"/>
    <w:rsid w:val="00553D83"/>
    <w:rsid w:val="0055418B"/>
    <w:rsid w:val="0055440B"/>
    <w:rsid w:val="00554FA1"/>
    <w:rsid w:val="00557AA2"/>
    <w:rsid w:val="00557EC5"/>
    <w:rsid w:val="0056011D"/>
    <w:rsid w:val="0056127B"/>
    <w:rsid w:val="005633C4"/>
    <w:rsid w:val="0056388D"/>
    <w:rsid w:val="005647A1"/>
    <w:rsid w:val="00564A59"/>
    <w:rsid w:val="00564E4F"/>
    <w:rsid w:val="00565375"/>
    <w:rsid w:val="005664ED"/>
    <w:rsid w:val="00567905"/>
    <w:rsid w:val="0057056B"/>
    <w:rsid w:val="005710C0"/>
    <w:rsid w:val="00571247"/>
    <w:rsid w:val="00571506"/>
    <w:rsid w:val="00572238"/>
    <w:rsid w:val="00572DE1"/>
    <w:rsid w:val="00573D19"/>
    <w:rsid w:val="00574595"/>
    <w:rsid w:val="00574BC7"/>
    <w:rsid w:val="00574EA3"/>
    <w:rsid w:val="005750FE"/>
    <w:rsid w:val="0057533B"/>
    <w:rsid w:val="00575701"/>
    <w:rsid w:val="00575724"/>
    <w:rsid w:val="0057673F"/>
    <w:rsid w:val="005767A0"/>
    <w:rsid w:val="005771CA"/>
    <w:rsid w:val="00577573"/>
    <w:rsid w:val="00577745"/>
    <w:rsid w:val="0057788A"/>
    <w:rsid w:val="00577B5A"/>
    <w:rsid w:val="005805BF"/>
    <w:rsid w:val="00580626"/>
    <w:rsid w:val="00581E33"/>
    <w:rsid w:val="00581F8B"/>
    <w:rsid w:val="00584667"/>
    <w:rsid w:val="005847A4"/>
    <w:rsid w:val="00584EB0"/>
    <w:rsid w:val="0058605A"/>
    <w:rsid w:val="0058636C"/>
    <w:rsid w:val="005866F0"/>
    <w:rsid w:val="005868C8"/>
    <w:rsid w:val="0058715D"/>
    <w:rsid w:val="0058733E"/>
    <w:rsid w:val="00587711"/>
    <w:rsid w:val="00590C86"/>
    <w:rsid w:val="00591175"/>
    <w:rsid w:val="00591515"/>
    <w:rsid w:val="00591A1C"/>
    <w:rsid w:val="00592126"/>
    <w:rsid w:val="0059266F"/>
    <w:rsid w:val="00593F6B"/>
    <w:rsid w:val="005960EE"/>
    <w:rsid w:val="00596C74"/>
    <w:rsid w:val="00597DBF"/>
    <w:rsid w:val="005A16F0"/>
    <w:rsid w:val="005A204C"/>
    <w:rsid w:val="005A283D"/>
    <w:rsid w:val="005A2D81"/>
    <w:rsid w:val="005A31A9"/>
    <w:rsid w:val="005A51DC"/>
    <w:rsid w:val="005A5207"/>
    <w:rsid w:val="005A59F3"/>
    <w:rsid w:val="005A5E9D"/>
    <w:rsid w:val="005A60D4"/>
    <w:rsid w:val="005A647D"/>
    <w:rsid w:val="005A68D9"/>
    <w:rsid w:val="005A6CC1"/>
    <w:rsid w:val="005B05B2"/>
    <w:rsid w:val="005B114A"/>
    <w:rsid w:val="005B1751"/>
    <w:rsid w:val="005B21BD"/>
    <w:rsid w:val="005B3EA6"/>
    <w:rsid w:val="005B4142"/>
    <w:rsid w:val="005B66B2"/>
    <w:rsid w:val="005C04D9"/>
    <w:rsid w:val="005C069D"/>
    <w:rsid w:val="005C0744"/>
    <w:rsid w:val="005C10A8"/>
    <w:rsid w:val="005C143A"/>
    <w:rsid w:val="005C1589"/>
    <w:rsid w:val="005C1B9A"/>
    <w:rsid w:val="005C2466"/>
    <w:rsid w:val="005C2920"/>
    <w:rsid w:val="005C3429"/>
    <w:rsid w:val="005C359A"/>
    <w:rsid w:val="005C38AC"/>
    <w:rsid w:val="005C468E"/>
    <w:rsid w:val="005C4F43"/>
    <w:rsid w:val="005C5574"/>
    <w:rsid w:val="005C574E"/>
    <w:rsid w:val="005C6196"/>
    <w:rsid w:val="005C6738"/>
    <w:rsid w:val="005D07E8"/>
    <w:rsid w:val="005D0C5A"/>
    <w:rsid w:val="005D11C5"/>
    <w:rsid w:val="005D391E"/>
    <w:rsid w:val="005D3D69"/>
    <w:rsid w:val="005D3F72"/>
    <w:rsid w:val="005D45EF"/>
    <w:rsid w:val="005D4C81"/>
    <w:rsid w:val="005D4F72"/>
    <w:rsid w:val="005D5637"/>
    <w:rsid w:val="005D5C27"/>
    <w:rsid w:val="005D6AA9"/>
    <w:rsid w:val="005D761C"/>
    <w:rsid w:val="005E00B0"/>
    <w:rsid w:val="005E0BF2"/>
    <w:rsid w:val="005E14FC"/>
    <w:rsid w:val="005E1EBD"/>
    <w:rsid w:val="005E40A7"/>
    <w:rsid w:val="005E5040"/>
    <w:rsid w:val="005E57E1"/>
    <w:rsid w:val="005E582A"/>
    <w:rsid w:val="005E592E"/>
    <w:rsid w:val="005E5CB0"/>
    <w:rsid w:val="005E60CF"/>
    <w:rsid w:val="005E7FAA"/>
    <w:rsid w:val="005F04E2"/>
    <w:rsid w:val="005F18C3"/>
    <w:rsid w:val="005F1B48"/>
    <w:rsid w:val="005F309B"/>
    <w:rsid w:val="005F31F5"/>
    <w:rsid w:val="005F3C26"/>
    <w:rsid w:val="005F40D0"/>
    <w:rsid w:val="005F4F56"/>
    <w:rsid w:val="005F6B78"/>
    <w:rsid w:val="005F7EC8"/>
    <w:rsid w:val="005F7ED0"/>
    <w:rsid w:val="00601C78"/>
    <w:rsid w:val="006022F2"/>
    <w:rsid w:val="006045A4"/>
    <w:rsid w:val="00605167"/>
    <w:rsid w:val="00606FC7"/>
    <w:rsid w:val="006073E8"/>
    <w:rsid w:val="00607591"/>
    <w:rsid w:val="006076BF"/>
    <w:rsid w:val="00610685"/>
    <w:rsid w:val="00610900"/>
    <w:rsid w:val="0061208D"/>
    <w:rsid w:val="0061243F"/>
    <w:rsid w:val="00612920"/>
    <w:rsid w:val="0061329D"/>
    <w:rsid w:val="00613A03"/>
    <w:rsid w:val="00615755"/>
    <w:rsid w:val="006175D1"/>
    <w:rsid w:val="00620751"/>
    <w:rsid w:val="006209E9"/>
    <w:rsid w:val="00621373"/>
    <w:rsid w:val="00621C5B"/>
    <w:rsid w:val="006224A5"/>
    <w:rsid w:val="00622B04"/>
    <w:rsid w:val="00622CA4"/>
    <w:rsid w:val="00623A43"/>
    <w:rsid w:val="0062448C"/>
    <w:rsid w:val="00624A77"/>
    <w:rsid w:val="00624F01"/>
    <w:rsid w:val="006251C9"/>
    <w:rsid w:val="00625DCC"/>
    <w:rsid w:val="0062619E"/>
    <w:rsid w:val="00626958"/>
    <w:rsid w:val="00626D1A"/>
    <w:rsid w:val="00627189"/>
    <w:rsid w:val="00627200"/>
    <w:rsid w:val="006272B7"/>
    <w:rsid w:val="00627E9B"/>
    <w:rsid w:val="006304C4"/>
    <w:rsid w:val="006311EA"/>
    <w:rsid w:val="00631482"/>
    <w:rsid w:val="006335AF"/>
    <w:rsid w:val="00634842"/>
    <w:rsid w:val="00634A5E"/>
    <w:rsid w:val="00635216"/>
    <w:rsid w:val="00637C51"/>
    <w:rsid w:val="006413FC"/>
    <w:rsid w:val="006429EF"/>
    <w:rsid w:val="00643D49"/>
    <w:rsid w:val="00643D67"/>
    <w:rsid w:val="0064438B"/>
    <w:rsid w:val="00644A7A"/>
    <w:rsid w:val="00644E97"/>
    <w:rsid w:val="00646356"/>
    <w:rsid w:val="00646C76"/>
    <w:rsid w:val="00647ED0"/>
    <w:rsid w:val="00647F03"/>
    <w:rsid w:val="006504B9"/>
    <w:rsid w:val="006510D4"/>
    <w:rsid w:val="00651FE9"/>
    <w:rsid w:val="006524E3"/>
    <w:rsid w:val="006533EA"/>
    <w:rsid w:val="0065348A"/>
    <w:rsid w:val="006534CA"/>
    <w:rsid w:val="006535C9"/>
    <w:rsid w:val="00653B88"/>
    <w:rsid w:val="0065458A"/>
    <w:rsid w:val="0065562A"/>
    <w:rsid w:val="006557EB"/>
    <w:rsid w:val="00655A65"/>
    <w:rsid w:val="00656EAA"/>
    <w:rsid w:val="006600C5"/>
    <w:rsid w:val="006617C1"/>
    <w:rsid w:val="006619DD"/>
    <w:rsid w:val="00661C68"/>
    <w:rsid w:val="0066362D"/>
    <w:rsid w:val="00664B4E"/>
    <w:rsid w:val="006659D4"/>
    <w:rsid w:val="006663BF"/>
    <w:rsid w:val="0066665A"/>
    <w:rsid w:val="00666CE5"/>
    <w:rsid w:val="00666E43"/>
    <w:rsid w:val="00667391"/>
    <w:rsid w:val="0066747E"/>
    <w:rsid w:val="00670044"/>
    <w:rsid w:val="006716B3"/>
    <w:rsid w:val="00671D23"/>
    <w:rsid w:val="006720A2"/>
    <w:rsid w:val="00672242"/>
    <w:rsid w:val="0067227B"/>
    <w:rsid w:val="00672E56"/>
    <w:rsid w:val="00672F96"/>
    <w:rsid w:val="00673FDB"/>
    <w:rsid w:val="00674305"/>
    <w:rsid w:val="00674485"/>
    <w:rsid w:val="0067462C"/>
    <w:rsid w:val="00674FE6"/>
    <w:rsid w:val="006775D1"/>
    <w:rsid w:val="0067789B"/>
    <w:rsid w:val="00680237"/>
    <w:rsid w:val="00680DF6"/>
    <w:rsid w:val="006811E7"/>
    <w:rsid w:val="00681284"/>
    <w:rsid w:val="0068219E"/>
    <w:rsid w:val="00682481"/>
    <w:rsid w:val="00684310"/>
    <w:rsid w:val="0068485C"/>
    <w:rsid w:val="00684E8A"/>
    <w:rsid w:val="00684F76"/>
    <w:rsid w:val="0068505F"/>
    <w:rsid w:val="006851FB"/>
    <w:rsid w:val="00685774"/>
    <w:rsid w:val="00685872"/>
    <w:rsid w:val="00685C7A"/>
    <w:rsid w:val="006901F4"/>
    <w:rsid w:val="00690254"/>
    <w:rsid w:val="00690CB8"/>
    <w:rsid w:val="00690EC8"/>
    <w:rsid w:val="00691166"/>
    <w:rsid w:val="00692A10"/>
    <w:rsid w:val="0069310D"/>
    <w:rsid w:val="00693640"/>
    <w:rsid w:val="00693C37"/>
    <w:rsid w:val="00693E15"/>
    <w:rsid w:val="00694433"/>
    <w:rsid w:val="00694F3F"/>
    <w:rsid w:val="00695D80"/>
    <w:rsid w:val="0069600C"/>
    <w:rsid w:val="00696814"/>
    <w:rsid w:val="00697220"/>
    <w:rsid w:val="006974C0"/>
    <w:rsid w:val="00697898"/>
    <w:rsid w:val="006A1C9C"/>
    <w:rsid w:val="006A2B5D"/>
    <w:rsid w:val="006A2B7B"/>
    <w:rsid w:val="006A2C34"/>
    <w:rsid w:val="006A2FF7"/>
    <w:rsid w:val="006A2FF9"/>
    <w:rsid w:val="006A3AB3"/>
    <w:rsid w:val="006A448E"/>
    <w:rsid w:val="006A4718"/>
    <w:rsid w:val="006A4E3E"/>
    <w:rsid w:val="006A56FA"/>
    <w:rsid w:val="006A5FB7"/>
    <w:rsid w:val="006A63EA"/>
    <w:rsid w:val="006A63F6"/>
    <w:rsid w:val="006A650E"/>
    <w:rsid w:val="006A6CD1"/>
    <w:rsid w:val="006A71C2"/>
    <w:rsid w:val="006B00CF"/>
    <w:rsid w:val="006B0500"/>
    <w:rsid w:val="006B0961"/>
    <w:rsid w:val="006B104D"/>
    <w:rsid w:val="006B11B7"/>
    <w:rsid w:val="006B155B"/>
    <w:rsid w:val="006B195B"/>
    <w:rsid w:val="006B2440"/>
    <w:rsid w:val="006B26C4"/>
    <w:rsid w:val="006B3346"/>
    <w:rsid w:val="006B38C9"/>
    <w:rsid w:val="006B3DF1"/>
    <w:rsid w:val="006B4287"/>
    <w:rsid w:val="006B4784"/>
    <w:rsid w:val="006B5964"/>
    <w:rsid w:val="006B7774"/>
    <w:rsid w:val="006B7C1B"/>
    <w:rsid w:val="006B7FA3"/>
    <w:rsid w:val="006B7FD8"/>
    <w:rsid w:val="006C0280"/>
    <w:rsid w:val="006C1A73"/>
    <w:rsid w:val="006C1FDC"/>
    <w:rsid w:val="006C21E8"/>
    <w:rsid w:val="006C24B5"/>
    <w:rsid w:val="006C2607"/>
    <w:rsid w:val="006C2CEB"/>
    <w:rsid w:val="006C31F7"/>
    <w:rsid w:val="006C3C79"/>
    <w:rsid w:val="006C4A50"/>
    <w:rsid w:val="006C5089"/>
    <w:rsid w:val="006C5AD5"/>
    <w:rsid w:val="006C6CF4"/>
    <w:rsid w:val="006D10FF"/>
    <w:rsid w:val="006D273C"/>
    <w:rsid w:val="006D303B"/>
    <w:rsid w:val="006D30C2"/>
    <w:rsid w:val="006D567E"/>
    <w:rsid w:val="006D584E"/>
    <w:rsid w:val="006D6A3B"/>
    <w:rsid w:val="006E0496"/>
    <w:rsid w:val="006E05F9"/>
    <w:rsid w:val="006E08B3"/>
    <w:rsid w:val="006E176C"/>
    <w:rsid w:val="006E1ADE"/>
    <w:rsid w:val="006E1BA5"/>
    <w:rsid w:val="006E2267"/>
    <w:rsid w:val="006E27E4"/>
    <w:rsid w:val="006E36D5"/>
    <w:rsid w:val="006E54D2"/>
    <w:rsid w:val="006E6B04"/>
    <w:rsid w:val="006E70C0"/>
    <w:rsid w:val="006E7304"/>
    <w:rsid w:val="006E781C"/>
    <w:rsid w:val="006F0262"/>
    <w:rsid w:val="006F2524"/>
    <w:rsid w:val="006F2C57"/>
    <w:rsid w:val="006F3149"/>
    <w:rsid w:val="006F439E"/>
    <w:rsid w:val="006F5CB9"/>
    <w:rsid w:val="006F70B8"/>
    <w:rsid w:val="006F7590"/>
    <w:rsid w:val="007016D4"/>
    <w:rsid w:val="00701927"/>
    <w:rsid w:val="00702115"/>
    <w:rsid w:val="007021C7"/>
    <w:rsid w:val="007041BD"/>
    <w:rsid w:val="00704C4B"/>
    <w:rsid w:val="00704D14"/>
    <w:rsid w:val="00705458"/>
    <w:rsid w:val="00706FA7"/>
    <w:rsid w:val="0070745D"/>
    <w:rsid w:val="0071101F"/>
    <w:rsid w:val="007116B7"/>
    <w:rsid w:val="00712935"/>
    <w:rsid w:val="00713180"/>
    <w:rsid w:val="00714383"/>
    <w:rsid w:val="0071532A"/>
    <w:rsid w:val="00716204"/>
    <w:rsid w:val="007176A2"/>
    <w:rsid w:val="00720631"/>
    <w:rsid w:val="00721582"/>
    <w:rsid w:val="007219A1"/>
    <w:rsid w:val="00722668"/>
    <w:rsid w:val="00723380"/>
    <w:rsid w:val="00723731"/>
    <w:rsid w:val="007241CA"/>
    <w:rsid w:val="007243FE"/>
    <w:rsid w:val="007244B7"/>
    <w:rsid w:val="0072476A"/>
    <w:rsid w:val="007248BB"/>
    <w:rsid w:val="00724CF9"/>
    <w:rsid w:val="00724F5F"/>
    <w:rsid w:val="007256F1"/>
    <w:rsid w:val="00725F60"/>
    <w:rsid w:val="007268AF"/>
    <w:rsid w:val="00726964"/>
    <w:rsid w:val="00726A8B"/>
    <w:rsid w:val="007276DE"/>
    <w:rsid w:val="00727786"/>
    <w:rsid w:val="00727B0C"/>
    <w:rsid w:val="00727EE3"/>
    <w:rsid w:val="00732665"/>
    <w:rsid w:val="00732B5D"/>
    <w:rsid w:val="00733658"/>
    <w:rsid w:val="00733D7B"/>
    <w:rsid w:val="00734557"/>
    <w:rsid w:val="00734603"/>
    <w:rsid w:val="0073560E"/>
    <w:rsid w:val="00736B5C"/>
    <w:rsid w:val="00736CD9"/>
    <w:rsid w:val="00736EBC"/>
    <w:rsid w:val="00736ECF"/>
    <w:rsid w:val="007401DB"/>
    <w:rsid w:val="00740593"/>
    <w:rsid w:val="00741999"/>
    <w:rsid w:val="00742A1F"/>
    <w:rsid w:val="00743797"/>
    <w:rsid w:val="00744256"/>
    <w:rsid w:val="00745905"/>
    <w:rsid w:val="00746811"/>
    <w:rsid w:val="00746C28"/>
    <w:rsid w:val="00747755"/>
    <w:rsid w:val="007477E8"/>
    <w:rsid w:val="00747A8A"/>
    <w:rsid w:val="0075008F"/>
    <w:rsid w:val="007508C7"/>
    <w:rsid w:val="00751C92"/>
    <w:rsid w:val="00751D26"/>
    <w:rsid w:val="00751DEE"/>
    <w:rsid w:val="00752091"/>
    <w:rsid w:val="007522E3"/>
    <w:rsid w:val="007523E3"/>
    <w:rsid w:val="007526C8"/>
    <w:rsid w:val="007545D0"/>
    <w:rsid w:val="007574A6"/>
    <w:rsid w:val="00757A21"/>
    <w:rsid w:val="00757CB7"/>
    <w:rsid w:val="00757F78"/>
    <w:rsid w:val="00760232"/>
    <w:rsid w:val="00760C0D"/>
    <w:rsid w:val="00760D86"/>
    <w:rsid w:val="00761742"/>
    <w:rsid w:val="00761CF8"/>
    <w:rsid w:val="00762D6D"/>
    <w:rsid w:val="00762E93"/>
    <w:rsid w:val="00764958"/>
    <w:rsid w:val="00764EC3"/>
    <w:rsid w:val="00766A8C"/>
    <w:rsid w:val="00766AC1"/>
    <w:rsid w:val="0077100A"/>
    <w:rsid w:val="007711B6"/>
    <w:rsid w:val="007747ED"/>
    <w:rsid w:val="0077729B"/>
    <w:rsid w:val="00777A30"/>
    <w:rsid w:val="007803DA"/>
    <w:rsid w:val="007828D9"/>
    <w:rsid w:val="00782A8A"/>
    <w:rsid w:val="00783F4A"/>
    <w:rsid w:val="007843F1"/>
    <w:rsid w:val="00784A3F"/>
    <w:rsid w:val="0078518A"/>
    <w:rsid w:val="00785721"/>
    <w:rsid w:val="007858F3"/>
    <w:rsid w:val="00786B38"/>
    <w:rsid w:val="0079009F"/>
    <w:rsid w:val="0079014D"/>
    <w:rsid w:val="00790519"/>
    <w:rsid w:val="00793696"/>
    <w:rsid w:val="00794573"/>
    <w:rsid w:val="00796FDB"/>
    <w:rsid w:val="00797331"/>
    <w:rsid w:val="00797360"/>
    <w:rsid w:val="00797942"/>
    <w:rsid w:val="007979B4"/>
    <w:rsid w:val="007A0CA2"/>
    <w:rsid w:val="007A221B"/>
    <w:rsid w:val="007A2A66"/>
    <w:rsid w:val="007A3972"/>
    <w:rsid w:val="007A4BA4"/>
    <w:rsid w:val="007A4C72"/>
    <w:rsid w:val="007A78D2"/>
    <w:rsid w:val="007A7AC7"/>
    <w:rsid w:val="007B01BC"/>
    <w:rsid w:val="007B0A84"/>
    <w:rsid w:val="007B0E33"/>
    <w:rsid w:val="007B1129"/>
    <w:rsid w:val="007B11E3"/>
    <w:rsid w:val="007B1B30"/>
    <w:rsid w:val="007B1EF1"/>
    <w:rsid w:val="007B2228"/>
    <w:rsid w:val="007B2B93"/>
    <w:rsid w:val="007B384E"/>
    <w:rsid w:val="007B392A"/>
    <w:rsid w:val="007B3AF1"/>
    <w:rsid w:val="007B3FBF"/>
    <w:rsid w:val="007B4695"/>
    <w:rsid w:val="007B49A9"/>
    <w:rsid w:val="007B4D13"/>
    <w:rsid w:val="007B518F"/>
    <w:rsid w:val="007B6CA3"/>
    <w:rsid w:val="007B6D6E"/>
    <w:rsid w:val="007B73B3"/>
    <w:rsid w:val="007B7784"/>
    <w:rsid w:val="007B7D86"/>
    <w:rsid w:val="007B7F6D"/>
    <w:rsid w:val="007C04AD"/>
    <w:rsid w:val="007C0654"/>
    <w:rsid w:val="007C1FB5"/>
    <w:rsid w:val="007C22A8"/>
    <w:rsid w:val="007C2A7B"/>
    <w:rsid w:val="007C3ABD"/>
    <w:rsid w:val="007C3E4F"/>
    <w:rsid w:val="007C3FE2"/>
    <w:rsid w:val="007C4758"/>
    <w:rsid w:val="007C50B7"/>
    <w:rsid w:val="007C535B"/>
    <w:rsid w:val="007C6335"/>
    <w:rsid w:val="007C7C10"/>
    <w:rsid w:val="007D161F"/>
    <w:rsid w:val="007D1903"/>
    <w:rsid w:val="007D2CE9"/>
    <w:rsid w:val="007D2D82"/>
    <w:rsid w:val="007D4CDA"/>
    <w:rsid w:val="007D4E4F"/>
    <w:rsid w:val="007D543D"/>
    <w:rsid w:val="007D6577"/>
    <w:rsid w:val="007D7F5B"/>
    <w:rsid w:val="007E13FF"/>
    <w:rsid w:val="007E20E3"/>
    <w:rsid w:val="007E256E"/>
    <w:rsid w:val="007E281B"/>
    <w:rsid w:val="007E2F6F"/>
    <w:rsid w:val="007E31AA"/>
    <w:rsid w:val="007E56EE"/>
    <w:rsid w:val="007E6433"/>
    <w:rsid w:val="007E7A37"/>
    <w:rsid w:val="007F07EE"/>
    <w:rsid w:val="007F3997"/>
    <w:rsid w:val="007F4428"/>
    <w:rsid w:val="007F59A5"/>
    <w:rsid w:val="007F6117"/>
    <w:rsid w:val="007F6CE4"/>
    <w:rsid w:val="007F6D57"/>
    <w:rsid w:val="008003DA"/>
    <w:rsid w:val="008009B2"/>
    <w:rsid w:val="0080266C"/>
    <w:rsid w:val="00803741"/>
    <w:rsid w:val="00803B9E"/>
    <w:rsid w:val="008040EC"/>
    <w:rsid w:val="00805188"/>
    <w:rsid w:val="00806320"/>
    <w:rsid w:val="00806B25"/>
    <w:rsid w:val="00806FE3"/>
    <w:rsid w:val="008078A6"/>
    <w:rsid w:val="00807A1D"/>
    <w:rsid w:val="00807C3E"/>
    <w:rsid w:val="00810310"/>
    <w:rsid w:val="00810D4A"/>
    <w:rsid w:val="00811856"/>
    <w:rsid w:val="00811C7C"/>
    <w:rsid w:val="00813D00"/>
    <w:rsid w:val="008141A1"/>
    <w:rsid w:val="00815047"/>
    <w:rsid w:val="00815A06"/>
    <w:rsid w:val="008165F8"/>
    <w:rsid w:val="008201DC"/>
    <w:rsid w:val="00821286"/>
    <w:rsid w:val="00821FBE"/>
    <w:rsid w:val="008223A3"/>
    <w:rsid w:val="008224FF"/>
    <w:rsid w:val="00822604"/>
    <w:rsid w:val="008228E5"/>
    <w:rsid w:val="00822DD7"/>
    <w:rsid w:val="00822F3F"/>
    <w:rsid w:val="008235AA"/>
    <w:rsid w:val="008238B9"/>
    <w:rsid w:val="008239CA"/>
    <w:rsid w:val="00823DBC"/>
    <w:rsid w:val="00823E30"/>
    <w:rsid w:val="0082519F"/>
    <w:rsid w:val="008260B0"/>
    <w:rsid w:val="008266C9"/>
    <w:rsid w:val="008268A4"/>
    <w:rsid w:val="00826A6B"/>
    <w:rsid w:val="00827057"/>
    <w:rsid w:val="0083055B"/>
    <w:rsid w:val="00830589"/>
    <w:rsid w:val="0083219B"/>
    <w:rsid w:val="00832632"/>
    <w:rsid w:val="00832885"/>
    <w:rsid w:val="00832893"/>
    <w:rsid w:val="0083394E"/>
    <w:rsid w:val="00833AF2"/>
    <w:rsid w:val="00833F5F"/>
    <w:rsid w:val="00834436"/>
    <w:rsid w:val="00834EFB"/>
    <w:rsid w:val="00835429"/>
    <w:rsid w:val="00835E2C"/>
    <w:rsid w:val="00835FCF"/>
    <w:rsid w:val="00836CA4"/>
    <w:rsid w:val="00836DAD"/>
    <w:rsid w:val="00837198"/>
    <w:rsid w:val="008373D1"/>
    <w:rsid w:val="00840217"/>
    <w:rsid w:val="008402AB"/>
    <w:rsid w:val="008409A0"/>
    <w:rsid w:val="00840C78"/>
    <w:rsid w:val="008412D0"/>
    <w:rsid w:val="008414A0"/>
    <w:rsid w:val="00841C1A"/>
    <w:rsid w:val="00841F29"/>
    <w:rsid w:val="00842615"/>
    <w:rsid w:val="0084273D"/>
    <w:rsid w:val="0084277A"/>
    <w:rsid w:val="008432BE"/>
    <w:rsid w:val="00845916"/>
    <w:rsid w:val="00846D5B"/>
    <w:rsid w:val="00846E39"/>
    <w:rsid w:val="008471D2"/>
    <w:rsid w:val="00847271"/>
    <w:rsid w:val="0085064E"/>
    <w:rsid w:val="00850E4F"/>
    <w:rsid w:val="00850EE3"/>
    <w:rsid w:val="00851FE8"/>
    <w:rsid w:val="00852091"/>
    <w:rsid w:val="00853F21"/>
    <w:rsid w:val="008550E1"/>
    <w:rsid w:val="0085513F"/>
    <w:rsid w:val="00855B41"/>
    <w:rsid w:val="00855F46"/>
    <w:rsid w:val="00856E97"/>
    <w:rsid w:val="008577B7"/>
    <w:rsid w:val="00860616"/>
    <w:rsid w:val="008610A0"/>
    <w:rsid w:val="00861F12"/>
    <w:rsid w:val="00863C50"/>
    <w:rsid w:val="0086410D"/>
    <w:rsid w:val="008647D7"/>
    <w:rsid w:val="00866609"/>
    <w:rsid w:val="00866AF6"/>
    <w:rsid w:val="008703D3"/>
    <w:rsid w:val="00870F34"/>
    <w:rsid w:val="0087160D"/>
    <w:rsid w:val="00871E53"/>
    <w:rsid w:val="0087247A"/>
    <w:rsid w:val="008727B6"/>
    <w:rsid w:val="0087297B"/>
    <w:rsid w:val="00873FFF"/>
    <w:rsid w:val="0087417C"/>
    <w:rsid w:val="0087472A"/>
    <w:rsid w:val="00874D63"/>
    <w:rsid w:val="00874F53"/>
    <w:rsid w:val="00875E9F"/>
    <w:rsid w:val="0087607F"/>
    <w:rsid w:val="00876707"/>
    <w:rsid w:val="00877478"/>
    <w:rsid w:val="00880D9F"/>
    <w:rsid w:val="00881F5B"/>
    <w:rsid w:val="00882B52"/>
    <w:rsid w:val="00883CEC"/>
    <w:rsid w:val="008855DC"/>
    <w:rsid w:val="00885C8A"/>
    <w:rsid w:val="0088627A"/>
    <w:rsid w:val="00887570"/>
    <w:rsid w:val="00887FF6"/>
    <w:rsid w:val="008912F2"/>
    <w:rsid w:val="00891ED0"/>
    <w:rsid w:val="008941B7"/>
    <w:rsid w:val="00894722"/>
    <w:rsid w:val="008958C6"/>
    <w:rsid w:val="0089779C"/>
    <w:rsid w:val="008A037A"/>
    <w:rsid w:val="008A05BC"/>
    <w:rsid w:val="008A1760"/>
    <w:rsid w:val="008A1E34"/>
    <w:rsid w:val="008A204C"/>
    <w:rsid w:val="008A2BB0"/>
    <w:rsid w:val="008A37B7"/>
    <w:rsid w:val="008A37EF"/>
    <w:rsid w:val="008A424C"/>
    <w:rsid w:val="008A54E5"/>
    <w:rsid w:val="008A64D5"/>
    <w:rsid w:val="008A6638"/>
    <w:rsid w:val="008B0882"/>
    <w:rsid w:val="008B1140"/>
    <w:rsid w:val="008B2825"/>
    <w:rsid w:val="008B2A5D"/>
    <w:rsid w:val="008B2B78"/>
    <w:rsid w:val="008B32CE"/>
    <w:rsid w:val="008B3961"/>
    <w:rsid w:val="008B4225"/>
    <w:rsid w:val="008B4517"/>
    <w:rsid w:val="008B47AF"/>
    <w:rsid w:val="008B5097"/>
    <w:rsid w:val="008B58E5"/>
    <w:rsid w:val="008B6574"/>
    <w:rsid w:val="008B6622"/>
    <w:rsid w:val="008B6819"/>
    <w:rsid w:val="008B726A"/>
    <w:rsid w:val="008C050C"/>
    <w:rsid w:val="008C10B2"/>
    <w:rsid w:val="008C18B0"/>
    <w:rsid w:val="008C378B"/>
    <w:rsid w:val="008C385D"/>
    <w:rsid w:val="008C3E52"/>
    <w:rsid w:val="008C46CC"/>
    <w:rsid w:val="008C4AB8"/>
    <w:rsid w:val="008C5C73"/>
    <w:rsid w:val="008C69E4"/>
    <w:rsid w:val="008C7307"/>
    <w:rsid w:val="008C7D1F"/>
    <w:rsid w:val="008D0221"/>
    <w:rsid w:val="008D09C8"/>
    <w:rsid w:val="008D108E"/>
    <w:rsid w:val="008D1DF6"/>
    <w:rsid w:val="008D1F4B"/>
    <w:rsid w:val="008D2DAC"/>
    <w:rsid w:val="008D3B5F"/>
    <w:rsid w:val="008D43D0"/>
    <w:rsid w:val="008D4C9C"/>
    <w:rsid w:val="008D4D35"/>
    <w:rsid w:val="008D5B3B"/>
    <w:rsid w:val="008D664F"/>
    <w:rsid w:val="008D6986"/>
    <w:rsid w:val="008E00D4"/>
    <w:rsid w:val="008E1AB5"/>
    <w:rsid w:val="008E1B69"/>
    <w:rsid w:val="008E4887"/>
    <w:rsid w:val="008E6942"/>
    <w:rsid w:val="008E6C35"/>
    <w:rsid w:val="008E75C2"/>
    <w:rsid w:val="008E779C"/>
    <w:rsid w:val="008E7E01"/>
    <w:rsid w:val="008F0533"/>
    <w:rsid w:val="008F0783"/>
    <w:rsid w:val="008F0F0D"/>
    <w:rsid w:val="008F0F66"/>
    <w:rsid w:val="008F1942"/>
    <w:rsid w:val="008F24A0"/>
    <w:rsid w:val="008F3B95"/>
    <w:rsid w:val="008F3FDB"/>
    <w:rsid w:val="008F4DF3"/>
    <w:rsid w:val="008F4E62"/>
    <w:rsid w:val="008F6D1A"/>
    <w:rsid w:val="00900701"/>
    <w:rsid w:val="00900FAF"/>
    <w:rsid w:val="00902478"/>
    <w:rsid w:val="009027ED"/>
    <w:rsid w:val="0090342E"/>
    <w:rsid w:val="009036A5"/>
    <w:rsid w:val="0090385E"/>
    <w:rsid w:val="00903B7E"/>
    <w:rsid w:val="00903F04"/>
    <w:rsid w:val="00904035"/>
    <w:rsid w:val="009046E9"/>
    <w:rsid w:val="00904899"/>
    <w:rsid w:val="0090515C"/>
    <w:rsid w:val="009058FC"/>
    <w:rsid w:val="00905E6B"/>
    <w:rsid w:val="009062DC"/>
    <w:rsid w:val="009069B9"/>
    <w:rsid w:val="00906B48"/>
    <w:rsid w:val="00906CBA"/>
    <w:rsid w:val="00906E8E"/>
    <w:rsid w:val="00906F24"/>
    <w:rsid w:val="0091028D"/>
    <w:rsid w:val="009102C7"/>
    <w:rsid w:val="00910A3B"/>
    <w:rsid w:val="00910DFD"/>
    <w:rsid w:val="0091110A"/>
    <w:rsid w:val="00911968"/>
    <w:rsid w:val="009119B9"/>
    <w:rsid w:val="0091223E"/>
    <w:rsid w:val="00912243"/>
    <w:rsid w:val="00912280"/>
    <w:rsid w:val="0091425F"/>
    <w:rsid w:val="009147DD"/>
    <w:rsid w:val="00914D9B"/>
    <w:rsid w:val="00914EBA"/>
    <w:rsid w:val="009153E5"/>
    <w:rsid w:val="00916066"/>
    <w:rsid w:val="0091662D"/>
    <w:rsid w:val="00917814"/>
    <w:rsid w:val="009212B3"/>
    <w:rsid w:val="009216B9"/>
    <w:rsid w:val="009216DA"/>
    <w:rsid w:val="00923424"/>
    <w:rsid w:val="009235C7"/>
    <w:rsid w:val="00923DE1"/>
    <w:rsid w:val="00924648"/>
    <w:rsid w:val="009246C4"/>
    <w:rsid w:val="00926382"/>
    <w:rsid w:val="00926991"/>
    <w:rsid w:val="00926A09"/>
    <w:rsid w:val="00927097"/>
    <w:rsid w:val="009271F0"/>
    <w:rsid w:val="009272DE"/>
    <w:rsid w:val="0092758F"/>
    <w:rsid w:val="009307A8"/>
    <w:rsid w:val="00930C17"/>
    <w:rsid w:val="00930D2D"/>
    <w:rsid w:val="00931F9A"/>
    <w:rsid w:val="00932E57"/>
    <w:rsid w:val="009344D9"/>
    <w:rsid w:val="009345F4"/>
    <w:rsid w:val="009349A6"/>
    <w:rsid w:val="00934B79"/>
    <w:rsid w:val="00934C83"/>
    <w:rsid w:val="00934D46"/>
    <w:rsid w:val="00934DB4"/>
    <w:rsid w:val="009353DA"/>
    <w:rsid w:val="00935597"/>
    <w:rsid w:val="00935CF8"/>
    <w:rsid w:val="00935D63"/>
    <w:rsid w:val="009360C4"/>
    <w:rsid w:val="009366F8"/>
    <w:rsid w:val="009373ED"/>
    <w:rsid w:val="009406B0"/>
    <w:rsid w:val="00941000"/>
    <w:rsid w:val="00942093"/>
    <w:rsid w:val="009432AE"/>
    <w:rsid w:val="0094346C"/>
    <w:rsid w:val="009436F5"/>
    <w:rsid w:val="00946175"/>
    <w:rsid w:val="00946340"/>
    <w:rsid w:val="0094668B"/>
    <w:rsid w:val="00946809"/>
    <w:rsid w:val="00947792"/>
    <w:rsid w:val="00947AD4"/>
    <w:rsid w:val="00951300"/>
    <w:rsid w:val="00951554"/>
    <w:rsid w:val="00951FAC"/>
    <w:rsid w:val="009546A5"/>
    <w:rsid w:val="00954F7F"/>
    <w:rsid w:val="009551BA"/>
    <w:rsid w:val="0095593E"/>
    <w:rsid w:val="00955AFB"/>
    <w:rsid w:val="009566E9"/>
    <w:rsid w:val="009578B7"/>
    <w:rsid w:val="00957DE7"/>
    <w:rsid w:val="00961090"/>
    <w:rsid w:val="009614DC"/>
    <w:rsid w:val="00962F27"/>
    <w:rsid w:val="00963D4A"/>
    <w:rsid w:val="009643EB"/>
    <w:rsid w:val="00964639"/>
    <w:rsid w:val="00966F51"/>
    <w:rsid w:val="00967F97"/>
    <w:rsid w:val="00970155"/>
    <w:rsid w:val="0097144A"/>
    <w:rsid w:val="00971E45"/>
    <w:rsid w:val="00972077"/>
    <w:rsid w:val="0097214F"/>
    <w:rsid w:val="00974215"/>
    <w:rsid w:val="00974E4D"/>
    <w:rsid w:val="0097512E"/>
    <w:rsid w:val="009751E3"/>
    <w:rsid w:val="00976ABE"/>
    <w:rsid w:val="009779A1"/>
    <w:rsid w:val="00980966"/>
    <w:rsid w:val="00981ACF"/>
    <w:rsid w:val="00984A7C"/>
    <w:rsid w:val="00984C8D"/>
    <w:rsid w:val="009851AA"/>
    <w:rsid w:val="0098551A"/>
    <w:rsid w:val="00985A01"/>
    <w:rsid w:val="00986B9E"/>
    <w:rsid w:val="009871D1"/>
    <w:rsid w:val="009903AF"/>
    <w:rsid w:val="00990739"/>
    <w:rsid w:val="00990883"/>
    <w:rsid w:val="00991889"/>
    <w:rsid w:val="00991C22"/>
    <w:rsid w:val="00991C4B"/>
    <w:rsid w:val="00991EB4"/>
    <w:rsid w:val="009930FB"/>
    <w:rsid w:val="0099330F"/>
    <w:rsid w:val="00994754"/>
    <w:rsid w:val="0099492F"/>
    <w:rsid w:val="00995DC5"/>
    <w:rsid w:val="00995E0D"/>
    <w:rsid w:val="00996240"/>
    <w:rsid w:val="009964A3"/>
    <w:rsid w:val="009966CB"/>
    <w:rsid w:val="0099688F"/>
    <w:rsid w:val="00996D6F"/>
    <w:rsid w:val="00997D4A"/>
    <w:rsid w:val="009A015D"/>
    <w:rsid w:val="009A0705"/>
    <w:rsid w:val="009A0C2B"/>
    <w:rsid w:val="009A1384"/>
    <w:rsid w:val="009A149C"/>
    <w:rsid w:val="009A26FB"/>
    <w:rsid w:val="009A328D"/>
    <w:rsid w:val="009A3344"/>
    <w:rsid w:val="009A420E"/>
    <w:rsid w:val="009A4222"/>
    <w:rsid w:val="009A445C"/>
    <w:rsid w:val="009A461A"/>
    <w:rsid w:val="009A5B11"/>
    <w:rsid w:val="009A5FE1"/>
    <w:rsid w:val="009B0922"/>
    <w:rsid w:val="009B0D08"/>
    <w:rsid w:val="009B0E86"/>
    <w:rsid w:val="009B2A58"/>
    <w:rsid w:val="009B3CC9"/>
    <w:rsid w:val="009B45A7"/>
    <w:rsid w:val="009B46A3"/>
    <w:rsid w:val="009B6203"/>
    <w:rsid w:val="009B6AF6"/>
    <w:rsid w:val="009B71DE"/>
    <w:rsid w:val="009B7543"/>
    <w:rsid w:val="009C0DA3"/>
    <w:rsid w:val="009C2A1B"/>
    <w:rsid w:val="009C3348"/>
    <w:rsid w:val="009C4289"/>
    <w:rsid w:val="009C4743"/>
    <w:rsid w:val="009C47A9"/>
    <w:rsid w:val="009C54DE"/>
    <w:rsid w:val="009C5D5A"/>
    <w:rsid w:val="009C657B"/>
    <w:rsid w:val="009C743D"/>
    <w:rsid w:val="009C77D3"/>
    <w:rsid w:val="009D0357"/>
    <w:rsid w:val="009D0AC0"/>
    <w:rsid w:val="009D1672"/>
    <w:rsid w:val="009D1FCC"/>
    <w:rsid w:val="009D28E8"/>
    <w:rsid w:val="009D2BE6"/>
    <w:rsid w:val="009D3EDE"/>
    <w:rsid w:val="009D47D4"/>
    <w:rsid w:val="009D59CC"/>
    <w:rsid w:val="009D5A42"/>
    <w:rsid w:val="009D5B57"/>
    <w:rsid w:val="009D5F34"/>
    <w:rsid w:val="009D658B"/>
    <w:rsid w:val="009D6911"/>
    <w:rsid w:val="009E1A0A"/>
    <w:rsid w:val="009E2D0B"/>
    <w:rsid w:val="009E3EDB"/>
    <w:rsid w:val="009E4C89"/>
    <w:rsid w:val="009E6924"/>
    <w:rsid w:val="009E7962"/>
    <w:rsid w:val="009F01B4"/>
    <w:rsid w:val="009F2EF8"/>
    <w:rsid w:val="009F2FF7"/>
    <w:rsid w:val="009F389C"/>
    <w:rsid w:val="009F3C2B"/>
    <w:rsid w:val="009F47D0"/>
    <w:rsid w:val="009F56FA"/>
    <w:rsid w:val="009F59B7"/>
    <w:rsid w:val="009F645E"/>
    <w:rsid w:val="009F6D62"/>
    <w:rsid w:val="009F74CA"/>
    <w:rsid w:val="009F77A6"/>
    <w:rsid w:val="00A00449"/>
    <w:rsid w:val="00A00E72"/>
    <w:rsid w:val="00A013C4"/>
    <w:rsid w:val="00A02593"/>
    <w:rsid w:val="00A0283A"/>
    <w:rsid w:val="00A02FD5"/>
    <w:rsid w:val="00A035BC"/>
    <w:rsid w:val="00A03616"/>
    <w:rsid w:val="00A052C6"/>
    <w:rsid w:val="00A0688F"/>
    <w:rsid w:val="00A075FB"/>
    <w:rsid w:val="00A113FC"/>
    <w:rsid w:val="00A11521"/>
    <w:rsid w:val="00A11C66"/>
    <w:rsid w:val="00A11DC7"/>
    <w:rsid w:val="00A12834"/>
    <w:rsid w:val="00A12DB5"/>
    <w:rsid w:val="00A13209"/>
    <w:rsid w:val="00A1334D"/>
    <w:rsid w:val="00A1342E"/>
    <w:rsid w:val="00A14983"/>
    <w:rsid w:val="00A14A83"/>
    <w:rsid w:val="00A14F49"/>
    <w:rsid w:val="00A16041"/>
    <w:rsid w:val="00A166FF"/>
    <w:rsid w:val="00A168B0"/>
    <w:rsid w:val="00A17EB6"/>
    <w:rsid w:val="00A208F7"/>
    <w:rsid w:val="00A20EB4"/>
    <w:rsid w:val="00A20ED3"/>
    <w:rsid w:val="00A21002"/>
    <w:rsid w:val="00A21142"/>
    <w:rsid w:val="00A21200"/>
    <w:rsid w:val="00A21BAE"/>
    <w:rsid w:val="00A22589"/>
    <w:rsid w:val="00A2264D"/>
    <w:rsid w:val="00A24C4A"/>
    <w:rsid w:val="00A25696"/>
    <w:rsid w:val="00A25CE1"/>
    <w:rsid w:val="00A25E1D"/>
    <w:rsid w:val="00A26427"/>
    <w:rsid w:val="00A26CA0"/>
    <w:rsid w:val="00A27140"/>
    <w:rsid w:val="00A302C8"/>
    <w:rsid w:val="00A30C61"/>
    <w:rsid w:val="00A30FAE"/>
    <w:rsid w:val="00A31CA6"/>
    <w:rsid w:val="00A33001"/>
    <w:rsid w:val="00A33816"/>
    <w:rsid w:val="00A3449A"/>
    <w:rsid w:val="00A360BE"/>
    <w:rsid w:val="00A367F9"/>
    <w:rsid w:val="00A36852"/>
    <w:rsid w:val="00A36A61"/>
    <w:rsid w:val="00A37639"/>
    <w:rsid w:val="00A379E2"/>
    <w:rsid w:val="00A37DD4"/>
    <w:rsid w:val="00A37E9E"/>
    <w:rsid w:val="00A402A8"/>
    <w:rsid w:val="00A409DA"/>
    <w:rsid w:val="00A40B51"/>
    <w:rsid w:val="00A4135B"/>
    <w:rsid w:val="00A41601"/>
    <w:rsid w:val="00A4192B"/>
    <w:rsid w:val="00A41BDA"/>
    <w:rsid w:val="00A41D82"/>
    <w:rsid w:val="00A438EF"/>
    <w:rsid w:val="00A440F4"/>
    <w:rsid w:val="00A45327"/>
    <w:rsid w:val="00A4576F"/>
    <w:rsid w:val="00A45F61"/>
    <w:rsid w:val="00A4625E"/>
    <w:rsid w:val="00A47034"/>
    <w:rsid w:val="00A47373"/>
    <w:rsid w:val="00A50366"/>
    <w:rsid w:val="00A50510"/>
    <w:rsid w:val="00A50ECD"/>
    <w:rsid w:val="00A50EDF"/>
    <w:rsid w:val="00A51BD2"/>
    <w:rsid w:val="00A52562"/>
    <w:rsid w:val="00A5289F"/>
    <w:rsid w:val="00A52C08"/>
    <w:rsid w:val="00A52C4D"/>
    <w:rsid w:val="00A52C52"/>
    <w:rsid w:val="00A554B6"/>
    <w:rsid w:val="00A55C0C"/>
    <w:rsid w:val="00A55E4D"/>
    <w:rsid w:val="00A56A64"/>
    <w:rsid w:val="00A579CA"/>
    <w:rsid w:val="00A602F6"/>
    <w:rsid w:val="00A61400"/>
    <w:rsid w:val="00A635A3"/>
    <w:rsid w:val="00A657DA"/>
    <w:rsid w:val="00A679BC"/>
    <w:rsid w:val="00A67AD3"/>
    <w:rsid w:val="00A70BF0"/>
    <w:rsid w:val="00A714F0"/>
    <w:rsid w:val="00A718D5"/>
    <w:rsid w:val="00A71F84"/>
    <w:rsid w:val="00A7228D"/>
    <w:rsid w:val="00A724DA"/>
    <w:rsid w:val="00A72926"/>
    <w:rsid w:val="00A72940"/>
    <w:rsid w:val="00A7500F"/>
    <w:rsid w:val="00A75983"/>
    <w:rsid w:val="00A759B4"/>
    <w:rsid w:val="00A75E2F"/>
    <w:rsid w:val="00A75E7E"/>
    <w:rsid w:val="00A763CD"/>
    <w:rsid w:val="00A775F0"/>
    <w:rsid w:val="00A776DF"/>
    <w:rsid w:val="00A77709"/>
    <w:rsid w:val="00A80183"/>
    <w:rsid w:val="00A8133B"/>
    <w:rsid w:val="00A81B44"/>
    <w:rsid w:val="00A8279E"/>
    <w:rsid w:val="00A82F18"/>
    <w:rsid w:val="00A83015"/>
    <w:rsid w:val="00A83AA6"/>
    <w:rsid w:val="00A85439"/>
    <w:rsid w:val="00A8562C"/>
    <w:rsid w:val="00A858C3"/>
    <w:rsid w:val="00A87059"/>
    <w:rsid w:val="00A87071"/>
    <w:rsid w:val="00A87CEF"/>
    <w:rsid w:val="00A87EA9"/>
    <w:rsid w:val="00A90DFC"/>
    <w:rsid w:val="00A91BB6"/>
    <w:rsid w:val="00A9366A"/>
    <w:rsid w:val="00A93841"/>
    <w:rsid w:val="00A94D23"/>
    <w:rsid w:val="00A95079"/>
    <w:rsid w:val="00A95CBC"/>
    <w:rsid w:val="00A95E98"/>
    <w:rsid w:val="00A962AE"/>
    <w:rsid w:val="00A964AE"/>
    <w:rsid w:val="00A96BC3"/>
    <w:rsid w:val="00A96E8D"/>
    <w:rsid w:val="00A970F5"/>
    <w:rsid w:val="00A97968"/>
    <w:rsid w:val="00A97CBC"/>
    <w:rsid w:val="00A97EA8"/>
    <w:rsid w:val="00AA0613"/>
    <w:rsid w:val="00AA4DC5"/>
    <w:rsid w:val="00AA6007"/>
    <w:rsid w:val="00AA6138"/>
    <w:rsid w:val="00AA63EA"/>
    <w:rsid w:val="00AA7AE9"/>
    <w:rsid w:val="00AB03AC"/>
    <w:rsid w:val="00AB0F41"/>
    <w:rsid w:val="00AB130E"/>
    <w:rsid w:val="00AB1451"/>
    <w:rsid w:val="00AB17E3"/>
    <w:rsid w:val="00AB1A39"/>
    <w:rsid w:val="00AB36D7"/>
    <w:rsid w:val="00AB39E4"/>
    <w:rsid w:val="00AB3BA7"/>
    <w:rsid w:val="00AB4436"/>
    <w:rsid w:val="00AB4ADD"/>
    <w:rsid w:val="00AB533B"/>
    <w:rsid w:val="00AB5F2C"/>
    <w:rsid w:val="00AB5FD2"/>
    <w:rsid w:val="00AB6904"/>
    <w:rsid w:val="00AB6C22"/>
    <w:rsid w:val="00AB6C3E"/>
    <w:rsid w:val="00AB6C4F"/>
    <w:rsid w:val="00AC107B"/>
    <w:rsid w:val="00AC10D4"/>
    <w:rsid w:val="00AC21C4"/>
    <w:rsid w:val="00AC2AF5"/>
    <w:rsid w:val="00AC39B5"/>
    <w:rsid w:val="00AC43F7"/>
    <w:rsid w:val="00AC4CC1"/>
    <w:rsid w:val="00AC534E"/>
    <w:rsid w:val="00AC6069"/>
    <w:rsid w:val="00AC639A"/>
    <w:rsid w:val="00AC65B9"/>
    <w:rsid w:val="00AC6BDC"/>
    <w:rsid w:val="00AC7700"/>
    <w:rsid w:val="00AC782C"/>
    <w:rsid w:val="00AD1161"/>
    <w:rsid w:val="00AD1213"/>
    <w:rsid w:val="00AD1FE7"/>
    <w:rsid w:val="00AD4439"/>
    <w:rsid w:val="00AD4640"/>
    <w:rsid w:val="00AD486E"/>
    <w:rsid w:val="00AD4CB0"/>
    <w:rsid w:val="00AD6362"/>
    <w:rsid w:val="00AE109E"/>
    <w:rsid w:val="00AE3376"/>
    <w:rsid w:val="00AE3895"/>
    <w:rsid w:val="00AE3BC2"/>
    <w:rsid w:val="00AE56FA"/>
    <w:rsid w:val="00AE6836"/>
    <w:rsid w:val="00AE6921"/>
    <w:rsid w:val="00AE6C9D"/>
    <w:rsid w:val="00AE7A1D"/>
    <w:rsid w:val="00AF16EA"/>
    <w:rsid w:val="00AF2B6E"/>
    <w:rsid w:val="00AF3712"/>
    <w:rsid w:val="00AF3B0D"/>
    <w:rsid w:val="00AF4A60"/>
    <w:rsid w:val="00AF4B03"/>
    <w:rsid w:val="00AF4EA1"/>
    <w:rsid w:val="00AF651D"/>
    <w:rsid w:val="00AF6AE5"/>
    <w:rsid w:val="00AF7147"/>
    <w:rsid w:val="00AF7F96"/>
    <w:rsid w:val="00B01FA7"/>
    <w:rsid w:val="00B02E28"/>
    <w:rsid w:val="00B03871"/>
    <w:rsid w:val="00B03C69"/>
    <w:rsid w:val="00B03C8D"/>
    <w:rsid w:val="00B0483A"/>
    <w:rsid w:val="00B04E6E"/>
    <w:rsid w:val="00B0672C"/>
    <w:rsid w:val="00B069E4"/>
    <w:rsid w:val="00B07638"/>
    <w:rsid w:val="00B10B88"/>
    <w:rsid w:val="00B110D7"/>
    <w:rsid w:val="00B116CC"/>
    <w:rsid w:val="00B12147"/>
    <w:rsid w:val="00B12A7A"/>
    <w:rsid w:val="00B1312F"/>
    <w:rsid w:val="00B134A5"/>
    <w:rsid w:val="00B1439C"/>
    <w:rsid w:val="00B14DF0"/>
    <w:rsid w:val="00B16BED"/>
    <w:rsid w:val="00B20263"/>
    <w:rsid w:val="00B20324"/>
    <w:rsid w:val="00B20814"/>
    <w:rsid w:val="00B21203"/>
    <w:rsid w:val="00B21CC2"/>
    <w:rsid w:val="00B21ECB"/>
    <w:rsid w:val="00B23A44"/>
    <w:rsid w:val="00B25688"/>
    <w:rsid w:val="00B2571D"/>
    <w:rsid w:val="00B25AB5"/>
    <w:rsid w:val="00B2798C"/>
    <w:rsid w:val="00B30E40"/>
    <w:rsid w:val="00B31067"/>
    <w:rsid w:val="00B32327"/>
    <w:rsid w:val="00B33DB9"/>
    <w:rsid w:val="00B34FD2"/>
    <w:rsid w:val="00B351B1"/>
    <w:rsid w:val="00B369E2"/>
    <w:rsid w:val="00B36E8C"/>
    <w:rsid w:val="00B40D27"/>
    <w:rsid w:val="00B42466"/>
    <w:rsid w:val="00B43646"/>
    <w:rsid w:val="00B43C77"/>
    <w:rsid w:val="00B43D42"/>
    <w:rsid w:val="00B447FE"/>
    <w:rsid w:val="00B44D02"/>
    <w:rsid w:val="00B452EB"/>
    <w:rsid w:val="00B457E2"/>
    <w:rsid w:val="00B466A4"/>
    <w:rsid w:val="00B47F7F"/>
    <w:rsid w:val="00B50446"/>
    <w:rsid w:val="00B505DD"/>
    <w:rsid w:val="00B507C7"/>
    <w:rsid w:val="00B50A95"/>
    <w:rsid w:val="00B52481"/>
    <w:rsid w:val="00B525EF"/>
    <w:rsid w:val="00B5517B"/>
    <w:rsid w:val="00B561F2"/>
    <w:rsid w:val="00B57B38"/>
    <w:rsid w:val="00B57D5F"/>
    <w:rsid w:val="00B6104A"/>
    <w:rsid w:val="00B62458"/>
    <w:rsid w:val="00B633D2"/>
    <w:rsid w:val="00B657A9"/>
    <w:rsid w:val="00B65E15"/>
    <w:rsid w:val="00B6661A"/>
    <w:rsid w:val="00B670B7"/>
    <w:rsid w:val="00B675EC"/>
    <w:rsid w:val="00B70259"/>
    <w:rsid w:val="00B719B5"/>
    <w:rsid w:val="00B72874"/>
    <w:rsid w:val="00B72B7D"/>
    <w:rsid w:val="00B730BC"/>
    <w:rsid w:val="00B73208"/>
    <w:rsid w:val="00B745ED"/>
    <w:rsid w:val="00B74AB1"/>
    <w:rsid w:val="00B75315"/>
    <w:rsid w:val="00B7656D"/>
    <w:rsid w:val="00B76E70"/>
    <w:rsid w:val="00B774DC"/>
    <w:rsid w:val="00B77EA0"/>
    <w:rsid w:val="00B81522"/>
    <w:rsid w:val="00B81DCB"/>
    <w:rsid w:val="00B83196"/>
    <w:rsid w:val="00B83C61"/>
    <w:rsid w:val="00B83F81"/>
    <w:rsid w:val="00B8600C"/>
    <w:rsid w:val="00B860AD"/>
    <w:rsid w:val="00B860F6"/>
    <w:rsid w:val="00B86342"/>
    <w:rsid w:val="00B866AF"/>
    <w:rsid w:val="00B8778E"/>
    <w:rsid w:val="00B906B2"/>
    <w:rsid w:val="00B909C0"/>
    <w:rsid w:val="00B90A8D"/>
    <w:rsid w:val="00B90C33"/>
    <w:rsid w:val="00B920C0"/>
    <w:rsid w:val="00B924EF"/>
    <w:rsid w:val="00B92ED3"/>
    <w:rsid w:val="00B93A4D"/>
    <w:rsid w:val="00B93D22"/>
    <w:rsid w:val="00B94F03"/>
    <w:rsid w:val="00B9605E"/>
    <w:rsid w:val="00B9723B"/>
    <w:rsid w:val="00B97AA8"/>
    <w:rsid w:val="00B97C07"/>
    <w:rsid w:val="00BA0135"/>
    <w:rsid w:val="00BA0A51"/>
    <w:rsid w:val="00BA0D6E"/>
    <w:rsid w:val="00BA27CB"/>
    <w:rsid w:val="00BA3967"/>
    <w:rsid w:val="00BA3A59"/>
    <w:rsid w:val="00BA40B8"/>
    <w:rsid w:val="00BA41E5"/>
    <w:rsid w:val="00BA47F1"/>
    <w:rsid w:val="00BA49BD"/>
    <w:rsid w:val="00BA540F"/>
    <w:rsid w:val="00BA5635"/>
    <w:rsid w:val="00BA6753"/>
    <w:rsid w:val="00BA6D7B"/>
    <w:rsid w:val="00BA7B6B"/>
    <w:rsid w:val="00BB01EC"/>
    <w:rsid w:val="00BB1C26"/>
    <w:rsid w:val="00BB211F"/>
    <w:rsid w:val="00BB24D7"/>
    <w:rsid w:val="00BB2EA8"/>
    <w:rsid w:val="00BB395F"/>
    <w:rsid w:val="00BB3B2D"/>
    <w:rsid w:val="00BB43FC"/>
    <w:rsid w:val="00BB4FAD"/>
    <w:rsid w:val="00BB5268"/>
    <w:rsid w:val="00BB5299"/>
    <w:rsid w:val="00BB57A5"/>
    <w:rsid w:val="00BB5D67"/>
    <w:rsid w:val="00BB656B"/>
    <w:rsid w:val="00BB68D0"/>
    <w:rsid w:val="00BC1EBB"/>
    <w:rsid w:val="00BC2E3A"/>
    <w:rsid w:val="00BC30AE"/>
    <w:rsid w:val="00BC31FC"/>
    <w:rsid w:val="00BC5CE7"/>
    <w:rsid w:val="00BC628B"/>
    <w:rsid w:val="00BC6DDC"/>
    <w:rsid w:val="00BC7462"/>
    <w:rsid w:val="00BD0036"/>
    <w:rsid w:val="00BD0F0E"/>
    <w:rsid w:val="00BD165F"/>
    <w:rsid w:val="00BD3DF6"/>
    <w:rsid w:val="00BD404F"/>
    <w:rsid w:val="00BD449D"/>
    <w:rsid w:val="00BD4A8F"/>
    <w:rsid w:val="00BD4B5B"/>
    <w:rsid w:val="00BD5389"/>
    <w:rsid w:val="00BD6336"/>
    <w:rsid w:val="00BD6980"/>
    <w:rsid w:val="00BD6D70"/>
    <w:rsid w:val="00BD7F01"/>
    <w:rsid w:val="00BE0494"/>
    <w:rsid w:val="00BE1094"/>
    <w:rsid w:val="00BE13C7"/>
    <w:rsid w:val="00BE2217"/>
    <w:rsid w:val="00BE256E"/>
    <w:rsid w:val="00BE3339"/>
    <w:rsid w:val="00BE39D8"/>
    <w:rsid w:val="00BE3B43"/>
    <w:rsid w:val="00BE4165"/>
    <w:rsid w:val="00BE52AB"/>
    <w:rsid w:val="00BE53EB"/>
    <w:rsid w:val="00BE5519"/>
    <w:rsid w:val="00BE6920"/>
    <w:rsid w:val="00BE69B3"/>
    <w:rsid w:val="00BE6AB7"/>
    <w:rsid w:val="00BE7467"/>
    <w:rsid w:val="00BF0525"/>
    <w:rsid w:val="00BF0579"/>
    <w:rsid w:val="00BF104D"/>
    <w:rsid w:val="00BF17D4"/>
    <w:rsid w:val="00BF1B02"/>
    <w:rsid w:val="00BF291F"/>
    <w:rsid w:val="00BF7C01"/>
    <w:rsid w:val="00BF7E33"/>
    <w:rsid w:val="00BF7E78"/>
    <w:rsid w:val="00C007B1"/>
    <w:rsid w:val="00C01F82"/>
    <w:rsid w:val="00C03862"/>
    <w:rsid w:val="00C0443E"/>
    <w:rsid w:val="00C04887"/>
    <w:rsid w:val="00C048E0"/>
    <w:rsid w:val="00C05555"/>
    <w:rsid w:val="00C05797"/>
    <w:rsid w:val="00C07864"/>
    <w:rsid w:val="00C07A34"/>
    <w:rsid w:val="00C07E38"/>
    <w:rsid w:val="00C109E7"/>
    <w:rsid w:val="00C11B08"/>
    <w:rsid w:val="00C12796"/>
    <w:rsid w:val="00C131B3"/>
    <w:rsid w:val="00C13271"/>
    <w:rsid w:val="00C1358D"/>
    <w:rsid w:val="00C1557F"/>
    <w:rsid w:val="00C15619"/>
    <w:rsid w:val="00C15959"/>
    <w:rsid w:val="00C163CB"/>
    <w:rsid w:val="00C164B5"/>
    <w:rsid w:val="00C16CA5"/>
    <w:rsid w:val="00C17630"/>
    <w:rsid w:val="00C2018A"/>
    <w:rsid w:val="00C20334"/>
    <w:rsid w:val="00C20E95"/>
    <w:rsid w:val="00C21518"/>
    <w:rsid w:val="00C21582"/>
    <w:rsid w:val="00C21CEC"/>
    <w:rsid w:val="00C22265"/>
    <w:rsid w:val="00C224A3"/>
    <w:rsid w:val="00C2319A"/>
    <w:rsid w:val="00C23ACC"/>
    <w:rsid w:val="00C23C7F"/>
    <w:rsid w:val="00C24AFC"/>
    <w:rsid w:val="00C26056"/>
    <w:rsid w:val="00C26776"/>
    <w:rsid w:val="00C2698C"/>
    <w:rsid w:val="00C26E50"/>
    <w:rsid w:val="00C27AD7"/>
    <w:rsid w:val="00C3014A"/>
    <w:rsid w:val="00C30DB5"/>
    <w:rsid w:val="00C31AF6"/>
    <w:rsid w:val="00C32491"/>
    <w:rsid w:val="00C3323A"/>
    <w:rsid w:val="00C3347A"/>
    <w:rsid w:val="00C33D9A"/>
    <w:rsid w:val="00C33EC2"/>
    <w:rsid w:val="00C340F2"/>
    <w:rsid w:val="00C34957"/>
    <w:rsid w:val="00C35540"/>
    <w:rsid w:val="00C3565F"/>
    <w:rsid w:val="00C35A70"/>
    <w:rsid w:val="00C365EF"/>
    <w:rsid w:val="00C36D38"/>
    <w:rsid w:val="00C36DE9"/>
    <w:rsid w:val="00C372DF"/>
    <w:rsid w:val="00C37D43"/>
    <w:rsid w:val="00C37D82"/>
    <w:rsid w:val="00C40554"/>
    <w:rsid w:val="00C41151"/>
    <w:rsid w:val="00C41310"/>
    <w:rsid w:val="00C413EA"/>
    <w:rsid w:val="00C41969"/>
    <w:rsid w:val="00C41B2D"/>
    <w:rsid w:val="00C427CE"/>
    <w:rsid w:val="00C43396"/>
    <w:rsid w:val="00C43F98"/>
    <w:rsid w:val="00C4444E"/>
    <w:rsid w:val="00C4509B"/>
    <w:rsid w:val="00C456D6"/>
    <w:rsid w:val="00C45D79"/>
    <w:rsid w:val="00C45EB9"/>
    <w:rsid w:val="00C46465"/>
    <w:rsid w:val="00C464D0"/>
    <w:rsid w:val="00C467CB"/>
    <w:rsid w:val="00C468EE"/>
    <w:rsid w:val="00C47D4A"/>
    <w:rsid w:val="00C50294"/>
    <w:rsid w:val="00C503FB"/>
    <w:rsid w:val="00C5126F"/>
    <w:rsid w:val="00C512DC"/>
    <w:rsid w:val="00C529C9"/>
    <w:rsid w:val="00C53E34"/>
    <w:rsid w:val="00C54468"/>
    <w:rsid w:val="00C54E58"/>
    <w:rsid w:val="00C55757"/>
    <w:rsid w:val="00C560D2"/>
    <w:rsid w:val="00C56A63"/>
    <w:rsid w:val="00C56F71"/>
    <w:rsid w:val="00C57B90"/>
    <w:rsid w:val="00C610F6"/>
    <w:rsid w:val="00C619AD"/>
    <w:rsid w:val="00C62ED2"/>
    <w:rsid w:val="00C630D2"/>
    <w:rsid w:val="00C63341"/>
    <w:rsid w:val="00C64261"/>
    <w:rsid w:val="00C64A18"/>
    <w:rsid w:val="00C64F9F"/>
    <w:rsid w:val="00C65443"/>
    <w:rsid w:val="00C65BE8"/>
    <w:rsid w:val="00C65C94"/>
    <w:rsid w:val="00C65E57"/>
    <w:rsid w:val="00C66E07"/>
    <w:rsid w:val="00C66EC6"/>
    <w:rsid w:val="00C67505"/>
    <w:rsid w:val="00C678C2"/>
    <w:rsid w:val="00C7116D"/>
    <w:rsid w:val="00C713D0"/>
    <w:rsid w:val="00C71B27"/>
    <w:rsid w:val="00C72AD1"/>
    <w:rsid w:val="00C72C1D"/>
    <w:rsid w:val="00C735E9"/>
    <w:rsid w:val="00C73837"/>
    <w:rsid w:val="00C74153"/>
    <w:rsid w:val="00C74E8A"/>
    <w:rsid w:val="00C755D9"/>
    <w:rsid w:val="00C770A2"/>
    <w:rsid w:val="00C802E7"/>
    <w:rsid w:val="00C80337"/>
    <w:rsid w:val="00C80734"/>
    <w:rsid w:val="00C81843"/>
    <w:rsid w:val="00C81C62"/>
    <w:rsid w:val="00C82575"/>
    <w:rsid w:val="00C83E44"/>
    <w:rsid w:val="00C84708"/>
    <w:rsid w:val="00C85E21"/>
    <w:rsid w:val="00C85E58"/>
    <w:rsid w:val="00C85EFD"/>
    <w:rsid w:val="00C86634"/>
    <w:rsid w:val="00C868E8"/>
    <w:rsid w:val="00C86948"/>
    <w:rsid w:val="00C87093"/>
    <w:rsid w:val="00C8755D"/>
    <w:rsid w:val="00C875E3"/>
    <w:rsid w:val="00C87B07"/>
    <w:rsid w:val="00C90192"/>
    <w:rsid w:val="00C903ED"/>
    <w:rsid w:val="00C9061E"/>
    <w:rsid w:val="00C9066C"/>
    <w:rsid w:val="00C90BAC"/>
    <w:rsid w:val="00C90BE4"/>
    <w:rsid w:val="00C90DCC"/>
    <w:rsid w:val="00C913A3"/>
    <w:rsid w:val="00C91CBB"/>
    <w:rsid w:val="00C91E39"/>
    <w:rsid w:val="00C92296"/>
    <w:rsid w:val="00C92E61"/>
    <w:rsid w:val="00C93B34"/>
    <w:rsid w:val="00C940B8"/>
    <w:rsid w:val="00C94EFD"/>
    <w:rsid w:val="00C958A1"/>
    <w:rsid w:val="00C9622E"/>
    <w:rsid w:val="00C96D15"/>
    <w:rsid w:val="00C96D5C"/>
    <w:rsid w:val="00C96F70"/>
    <w:rsid w:val="00C97283"/>
    <w:rsid w:val="00C97955"/>
    <w:rsid w:val="00C97AA6"/>
    <w:rsid w:val="00C97CC4"/>
    <w:rsid w:val="00CA01D1"/>
    <w:rsid w:val="00CA081B"/>
    <w:rsid w:val="00CA1B48"/>
    <w:rsid w:val="00CA20F1"/>
    <w:rsid w:val="00CA34F7"/>
    <w:rsid w:val="00CA3FC6"/>
    <w:rsid w:val="00CA4414"/>
    <w:rsid w:val="00CA552F"/>
    <w:rsid w:val="00CA5643"/>
    <w:rsid w:val="00CA661B"/>
    <w:rsid w:val="00CA7D73"/>
    <w:rsid w:val="00CB0743"/>
    <w:rsid w:val="00CB0E6E"/>
    <w:rsid w:val="00CB197B"/>
    <w:rsid w:val="00CB1D32"/>
    <w:rsid w:val="00CB213D"/>
    <w:rsid w:val="00CB3A94"/>
    <w:rsid w:val="00CB4A29"/>
    <w:rsid w:val="00CB4DD0"/>
    <w:rsid w:val="00CB5AFB"/>
    <w:rsid w:val="00CB6090"/>
    <w:rsid w:val="00CB7359"/>
    <w:rsid w:val="00CB7C1A"/>
    <w:rsid w:val="00CC03CD"/>
    <w:rsid w:val="00CC29F4"/>
    <w:rsid w:val="00CC4FA4"/>
    <w:rsid w:val="00CC59E5"/>
    <w:rsid w:val="00CC6091"/>
    <w:rsid w:val="00CC7255"/>
    <w:rsid w:val="00CC72C7"/>
    <w:rsid w:val="00CC746D"/>
    <w:rsid w:val="00CC7FF3"/>
    <w:rsid w:val="00CD1326"/>
    <w:rsid w:val="00CD269A"/>
    <w:rsid w:val="00CD323B"/>
    <w:rsid w:val="00CD396D"/>
    <w:rsid w:val="00CD3A4D"/>
    <w:rsid w:val="00CD4064"/>
    <w:rsid w:val="00CD521E"/>
    <w:rsid w:val="00CD6765"/>
    <w:rsid w:val="00CD7120"/>
    <w:rsid w:val="00CD716A"/>
    <w:rsid w:val="00CE18FE"/>
    <w:rsid w:val="00CE2FC6"/>
    <w:rsid w:val="00CE3A63"/>
    <w:rsid w:val="00CE4C02"/>
    <w:rsid w:val="00CE4D51"/>
    <w:rsid w:val="00CE4DF5"/>
    <w:rsid w:val="00CE69BE"/>
    <w:rsid w:val="00CE751C"/>
    <w:rsid w:val="00CF06DF"/>
    <w:rsid w:val="00CF0757"/>
    <w:rsid w:val="00CF108B"/>
    <w:rsid w:val="00CF160A"/>
    <w:rsid w:val="00CF3C5F"/>
    <w:rsid w:val="00CF3EE2"/>
    <w:rsid w:val="00CF43A5"/>
    <w:rsid w:val="00CF45FA"/>
    <w:rsid w:val="00CF485C"/>
    <w:rsid w:val="00CF5A69"/>
    <w:rsid w:val="00CF649C"/>
    <w:rsid w:val="00CF69E1"/>
    <w:rsid w:val="00CF71C5"/>
    <w:rsid w:val="00D00B92"/>
    <w:rsid w:val="00D00E28"/>
    <w:rsid w:val="00D01A78"/>
    <w:rsid w:val="00D01AC2"/>
    <w:rsid w:val="00D029ED"/>
    <w:rsid w:val="00D02AC6"/>
    <w:rsid w:val="00D032F0"/>
    <w:rsid w:val="00D0399B"/>
    <w:rsid w:val="00D03A5D"/>
    <w:rsid w:val="00D05DD1"/>
    <w:rsid w:val="00D065C1"/>
    <w:rsid w:val="00D066DF"/>
    <w:rsid w:val="00D06747"/>
    <w:rsid w:val="00D06F38"/>
    <w:rsid w:val="00D07ACB"/>
    <w:rsid w:val="00D10EFA"/>
    <w:rsid w:val="00D1148A"/>
    <w:rsid w:val="00D11FAD"/>
    <w:rsid w:val="00D128C1"/>
    <w:rsid w:val="00D12EAA"/>
    <w:rsid w:val="00D137F1"/>
    <w:rsid w:val="00D14188"/>
    <w:rsid w:val="00D163CA"/>
    <w:rsid w:val="00D17449"/>
    <w:rsid w:val="00D1754B"/>
    <w:rsid w:val="00D17A18"/>
    <w:rsid w:val="00D20FCC"/>
    <w:rsid w:val="00D212C7"/>
    <w:rsid w:val="00D2173F"/>
    <w:rsid w:val="00D2273C"/>
    <w:rsid w:val="00D22DEE"/>
    <w:rsid w:val="00D23B41"/>
    <w:rsid w:val="00D23CE1"/>
    <w:rsid w:val="00D25213"/>
    <w:rsid w:val="00D2668F"/>
    <w:rsid w:val="00D27084"/>
    <w:rsid w:val="00D27520"/>
    <w:rsid w:val="00D27901"/>
    <w:rsid w:val="00D306AF"/>
    <w:rsid w:val="00D30AF4"/>
    <w:rsid w:val="00D30DF7"/>
    <w:rsid w:val="00D30FD1"/>
    <w:rsid w:val="00D31AC9"/>
    <w:rsid w:val="00D31CAE"/>
    <w:rsid w:val="00D35FC8"/>
    <w:rsid w:val="00D371AD"/>
    <w:rsid w:val="00D376CE"/>
    <w:rsid w:val="00D37A0B"/>
    <w:rsid w:val="00D37B26"/>
    <w:rsid w:val="00D40F3A"/>
    <w:rsid w:val="00D41A4D"/>
    <w:rsid w:val="00D4293A"/>
    <w:rsid w:val="00D42DD8"/>
    <w:rsid w:val="00D43020"/>
    <w:rsid w:val="00D436F3"/>
    <w:rsid w:val="00D4413B"/>
    <w:rsid w:val="00D44929"/>
    <w:rsid w:val="00D44EFE"/>
    <w:rsid w:val="00D453E4"/>
    <w:rsid w:val="00D45663"/>
    <w:rsid w:val="00D45D58"/>
    <w:rsid w:val="00D4631E"/>
    <w:rsid w:val="00D469CD"/>
    <w:rsid w:val="00D5056A"/>
    <w:rsid w:val="00D51421"/>
    <w:rsid w:val="00D518F9"/>
    <w:rsid w:val="00D51ACD"/>
    <w:rsid w:val="00D51B18"/>
    <w:rsid w:val="00D528EF"/>
    <w:rsid w:val="00D53D08"/>
    <w:rsid w:val="00D53D37"/>
    <w:rsid w:val="00D54AFD"/>
    <w:rsid w:val="00D5507E"/>
    <w:rsid w:val="00D55F2B"/>
    <w:rsid w:val="00D561DB"/>
    <w:rsid w:val="00D561EA"/>
    <w:rsid w:val="00D5697D"/>
    <w:rsid w:val="00D56E07"/>
    <w:rsid w:val="00D57311"/>
    <w:rsid w:val="00D5788E"/>
    <w:rsid w:val="00D6081B"/>
    <w:rsid w:val="00D608C5"/>
    <w:rsid w:val="00D615E1"/>
    <w:rsid w:val="00D616BD"/>
    <w:rsid w:val="00D6172D"/>
    <w:rsid w:val="00D6215C"/>
    <w:rsid w:val="00D645C6"/>
    <w:rsid w:val="00D656C2"/>
    <w:rsid w:val="00D65911"/>
    <w:rsid w:val="00D65957"/>
    <w:rsid w:val="00D65A58"/>
    <w:rsid w:val="00D6698D"/>
    <w:rsid w:val="00D6788F"/>
    <w:rsid w:val="00D723D1"/>
    <w:rsid w:val="00D729BB"/>
    <w:rsid w:val="00D73324"/>
    <w:rsid w:val="00D7337E"/>
    <w:rsid w:val="00D733BC"/>
    <w:rsid w:val="00D73875"/>
    <w:rsid w:val="00D74BD4"/>
    <w:rsid w:val="00D75487"/>
    <w:rsid w:val="00D754FD"/>
    <w:rsid w:val="00D75662"/>
    <w:rsid w:val="00D756CA"/>
    <w:rsid w:val="00D7575A"/>
    <w:rsid w:val="00D76073"/>
    <w:rsid w:val="00D806CF"/>
    <w:rsid w:val="00D806EA"/>
    <w:rsid w:val="00D810EC"/>
    <w:rsid w:val="00D81312"/>
    <w:rsid w:val="00D81991"/>
    <w:rsid w:val="00D821A5"/>
    <w:rsid w:val="00D82E3A"/>
    <w:rsid w:val="00D82F7A"/>
    <w:rsid w:val="00D83D8F"/>
    <w:rsid w:val="00D83DA1"/>
    <w:rsid w:val="00D83FC2"/>
    <w:rsid w:val="00D84169"/>
    <w:rsid w:val="00D8441D"/>
    <w:rsid w:val="00D8448F"/>
    <w:rsid w:val="00D844C5"/>
    <w:rsid w:val="00D8537B"/>
    <w:rsid w:val="00D86F9F"/>
    <w:rsid w:val="00D91905"/>
    <w:rsid w:val="00D91E6C"/>
    <w:rsid w:val="00D91EAB"/>
    <w:rsid w:val="00D9271F"/>
    <w:rsid w:val="00D92A86"/>
    <w:rsid w:val="00D935D8"/>
    <w:rsid w:val="00D942BB"/>
    <w:rsid w:val="00D950B4"/>
    <w:rsid w:val="00D95C4E"/>
    <w:rsid w:val="00D95FE1"/>
    <w:rsid w:val="00D972F9"/>
    <w:rsid w:val="00D976CC"/>
    <w:rsid w:val="00D97D28"/>
    <w:rsid w:val="00DA1777"/>
    <w:rsid w:val="00DA22F5"/>
    <w:rsid w:val="00DA25BE"/>
    <w:rsid w:val="00DA262F"/>
    <w:rsid w:val="00DA29F5"/>
    <w:rsid w:val="00DA382A"/>
    <w:rsid w:val="00DA5339"/>
    <w:rsid w:val="00DA6178"/>
    <w:rsid w:val="00DB07D1"/>
    <w:rsid w:val="00DB12D2"/>
    <w:rsid w:val="00DB1897"/>
    <w:rsid w:val="00DB1D72"/>
    <w:rsid w:val="00DB1FC3"/>
    <w:rsid w:val="00DB31D8"/>
    <w:rsid w:val="00DB3208"/>
    <w:rsid w:val="00DB3EA8"/>
    <w:rsid w:val="00DB41F3"/>
    <w:rsid w:val="00DB436A"/>
    <w:rsid w:val="00DB4AAD"/>
    <w:rsid w:val="00DB4C0B"/>
    <w:rsid w:val="00DB4EDB"/>
    <w:rsid w:val="00DB5482"/>
    <w:rsid w:val="00DB58D3"/>
    <w:rsid w:val="00DB6165"/>
    <w:rsid w:val="00DB6249"/>
    <w:rsid w:val="00DB6430"/>
    <w:rsid w:val="00DB6D31"/>
    <w:rsid w:val="00DB7725"/>
    <w:rsid w:val="00DB7A7B"/>
    <w:rsid w:val="00DC0FCF"/>
    <w:rsid w:val="00DC5610"/>
    <w:rsid w:val="00DC6605"/>
    <w:rsid w:val="00DC6965"/>
    <w:rsid w:val="00DC70E2"/>
    <w:rsid w:val="00DD0788"/>
    <w:rsid w:val="00DD0B26"/>
    <w:rsid w:val="00DD13AE"/>
    <w:rsid w:val="00DD1663"/>
    <w:rsid w:val="00DD2793"/>
    <w:rsid w:val="00DD2BDC"/>
    <w:rsid w:val="00DD40C0"/>
    <w:rsid w:val="00DD413F"/>
    <w:rsid w:val="00DD46C8"/>
    <w:rsid w:val="00DD4ABA"/>
    <w:rsid w:val="00DD4B16"/>
    <w:rsid w:val="00DD518C"/>
    <w:rsid w:val="00DD7A26"/>
    <w:rsid w:val="00DE0648"/>
    <w:rsid w:val="00DE0E7D"/>
    <w:rsid w:val="00DE263E"/>
    <w:rsid w:val="00DE29FC"/>
    <w:rsid w:val="00DE362B"/>
    <w:rsid w:val="00DE3D3B"/>
    <w:rsid w:val="00DE74DA"/>
    <w:rsid w:val="00DE7EDC"/>
    <w:rsid w:val="00DF02B9"/>
    <w:rsid w:val="00DF0A64"/>
    <w:rsid w:val="00DF0D8E"/>
    <w:rsid w:val="00DF1EE7"/>
    <w:rsid w:val="00DF208B"/>
    <w:rsid w:val="00DF448C"/>
    <w:rsid w:val="00DF4BFC"/>
    <w:rsid w:val="00DF4D3D"/>
    <w:rsid w:val="00DF54DD"/>
    <w:rsid w:val="00DF65C4"/>
    <w:rsid w:val="00DF74FB"/>
    <w:rsid w:val="00DF76B9"/>
    <w:rsid w:val="00DF7D1A"/>
    <w:rsid w:val="00DF7F8C"/>
    <w:rsid w:val="00E000A2"/>
    <w:rsid w:val="00E000EC"/>
    <w:rsid w:val="00E00581"/>
    <w:rsid w:val="00E014CC"/>
    <w:rsid w:val="00E018E9"/>
    <w:rsid w:val="00E01B4F"/>
    <w:rsid w:val="00E02128"/>
    <w:rsid w:val="00E03B96"/>
    <w:rsid w:val="00E042EF"/>
    <w:rsid w:val="00E04AED"/>
    <w:rsid w:val="00E04C5A"/>
    <w:rsid w:val="00E06875"/>
    <w:rsid w:val="00E06F5B"/>
    <w:rsid w:val="00E07949"/>
    <w:rsid w:val="00E07F8D"/>
    <w:rsid w:val="00E10AF4"/>
    <w:rsid w:val="00E10E9C"/>
    <w:rsid w:val="00E13E01"/>
    <w:rsid w:val="00E140FC"/>
    <w:rsid w:val="00E15AEC"/>
    <w:rsid w:val="00E16B06"/>
    <w:rsid w:val="00E16B96"/>
    <w:rsid w:val="00E16FE5"/>
    <w:rsid w:val="00E17513"/>
    <w:rsid w:val="00E208AF"/>
    <w:rsid w:val="00E211EC"/>
    <w:rsid w:val="00E219C7"/>
    <w:rsid w:val="00E21A54"/>
    <w:rsid w:val="00E23743"/>
    <w:rsid w:val="00E24BAE"/>
    <w:rsid w:val="00E26182"/>
    <w:rsid w:val="00E26846"/>
    <w:rsid w:val="00E269EB"/>
    <w:rsid w:val="00E275B2"/>
    <w:rsid w:val="00E27D3E"/>
    <w:rsid w:val="00E3128A"/>
    <w:rsid w:val="00E31668"/>
    <w:rsid w:val="00E32D32"/>
    <w:rsid w:val="00E33CF9"/>
    <w:rsid w:val="00E33D6C"/>
    <w:rsid w:val="00E347AB"/>
    <w:rsid w:val="00E35625"/>
    <w:rsid w:val="00E35975"/>
    <w:rsid w:val="00E360CD"/>
    <w:rsid w:val="00E366B1"/>
    <w:rsid w:val="00E36760"/>
    <w:rsid w:val="00E367D6"/>
    <w:rsid w:val="00E373E0"/>
    <w:rsid w:val="00E37B38"/>
    <w:rsid w:val="00E37BF8"/>
    <w:rsid w:val="00E40372"/>
    <w:rsid w:val="00E41291"/>
    <w:rsid w:val="00E41775"/>
    <w:rsid w:val="00E42C5C"/>
    <w:rsid w:val="00E43C5C"/>
    <w:rsid w:val="00E4425E"/>
    <w:rsid w:val="00E4493F"/>
    <w:rsid w:val="00E44A20"/>
    <w:rsid w:val="00E46454"/>
    <w:rsid w:val="00E468B1"/>
    <w:rsid w:val="00E46A8F"/>
    <w:rsid w:val="00E46CE8"/>
    <w:rsid w:val="00E471D8"/>
    <w:rsid w:val="00E47269"/>
    <w:rsid w:val="00E474C6"/>
    <w:rsid w:val="00E50903"/>
    <w:rsid w:val="00E510F3"/>
    <w:rsid w:val="00E51107"/>
    <w:rsid w:val="00E513CF"/>
    <w:rsid w:val="00E5288C"/>
    <w:rsid w:val="00E52989"/>
    <w:rsid w:val="00E52C87"/>
    <w:rsid w:val="00E537D6"/>
    <w:rsid w:val="00E54E88"/>
    <w:rsid w:val="00E5546C"/>
    <w:rsid w:val="00E5606D"/>
    <w:rsid w:val="00E57BFC"/>
    <w:rsid w:val="00E6215B"/>
    <w:rsid w:val="00E625E0"/>
    <w:rsid w:val="00E62E3F"/>
    <w:rsid w:val="00E63073"/>
    <w:rsid w:val="00E655D1"/>
    <w:rsid w:val="00E65D23"/>
    <w:rsid w:val="00E66C6C"/>
    <w:rsid w:val="00E673AD"/>
    <w:rsid w:val="00E7108F"/>
    <w:rsid w:val="00E711FA"/>
    <w:rsid w:val="00E72575"/>
    <w:rsid w:val="00E728A8"/>
    <w:rsid w:val="00E72C62"/>
    <w:rsid w:val="00E730AE"/>
    <w:rsid w:val="00E74FB1"/>
    <w:rsid w:val="00E7539A"/>
    <w:rsid w:val="00E76186"/>
    <w:rsid w:val="00E76719"/>
    <w:rsid w:val="00E77036"/>
    <w:rsid w:val="00E77E65"/>
    <w:rsid w:val="00E80B50"/>
    <w:rsid w:val="00E80DD5"/>
    <w:rsid w:val="00E81193"/>
    <w:rsid w:val="00E817CA"/>
    <w:rsid w:val="00E8199B"/>
    <w:rsid w:val="00E81F17"/>
    <w:rsid w:val="00E8370F"/>
    <w:rsid w:val="00E84A96"/>
    <w:rsid w:val="00E8506A"/>
    <w:rsid w:val="00E850E8"/>
    <w:rsid w:val="00E85726"/>
    <w:rsid w:val="00E85872"/>
    <w:rsid w:val="00E86035"/>
    <w:rsid w:val="00E86664"/>
    <w:rsid w:val="00E86CBE"/>
    <w:rsid w:val="00E873C7"/>
    <w:rsid w:val="00E9085D"/>
    <w:rsid w:val="00E91049"/>
    <w:rsid w:val="00E92FBE"/>
    <w:rsid w:val="00E93178"/>
    <w:rsid w:val="00E93EED"/>
    <w:rsid w:val="00E94265"/>
    <w:rsid w:val="00E94849"/>
    <w:rsid w:val="00E94A56"/>
    <w:rsid w:val="00E94A95"/>
    <w:rsid w:val="00E95067"/>
    <w:rsid w:val="00E9657E"/>
    <w:rsid w:val="00E96E83"/>
    <w:rsid w:val="00E96F45"/>
    <w:rsid w:val="00E97021"/>
    <w:rsid w:val="00E97F11"/>
    <w:rsid w:val="00EA0B6D"/>
    <w:rsid w:val="00EA0D97"/>
    <w:rsid w:val="00EA1AAE"/>
    <w:rsid w:val="00EA2D4D"/>
    <w:rsid w:val="00EA30EB"/>
    <w:rsid w:val="00EA32A5"/>
    <w:rsid w:val="00EA46CA"/>
    <w:rsid w:val="00EA4A24"/>
    <w:rsid w:val="00EA4FE4"/>
    <w:rsid w:val="00EA56BE"/>
    <w:rsid w:val="00EA5730"/>
    <w:rsid w:val="00EA641D"/>
    <w:rsid w:val="00EA6C10"/>
    <w:rsid w:val="00EB06CD"/>
    <w:rsid w:val="00EB0F62"/>
    <w:rsid w:val="00EB27B2"/>
    <w:rsid w:val="00EB3597"/>
    <w:rsid w:val="00EB3D87"/>
    <w:rsid w:val="00EB495C"/>
    <w:rsid w:val="00EB55FD"/>
    <w:rsid w:val="00EB5C52"/>
    <w:rsid w:val="00EB5D5A"/>
    <w:rsid w:val="00EB63E1"/>
    <w:rsid w:val="00EB7194"/>
    <w:rsid w:val="00EB76A1"/>
    <w:rsid w:val="00EB7A32"/>
    <w:rsid w:val="00EC028E"/>
    <w:rsid w:val="00EC049C"/>
    <w:rsid w:val="00EC06D8"/>
    <w:rsid w:val="00EC1EBC"/>
    <w:rsid w:val="00EC2E86"/>
    <w:rsid w:val="00EC3491"/>
    <w:rsid w:val="00EC3BA3"/>
    <w:rsid w:val="00EC4037"/>
    <w:rsid w:val="00EC40BB"/>
    <w:rsid w:val="00EC434C"/>
    <w:rsid w:val="00EC5020"/>
    <w:rsid w:val="00EC529D"/>
    <w:rsid w:val="00EC56D1"/>
    <w:rsid w:val="00EC59F1"/>
    <w:rsid w:val="00EC61C9"/>
    <w:rsid w:val="00EC6382"/>
    <w:rsid w:val="00EC6F4E"/>
    <w:rsid w:val="00EC74F1"/>
    <w:rsid w:val="00EC7B3C"/>
    <w:rsid w:val="00ED078A"/>
    <w:rsid w:val="00ED09A3"/>
    <w:rsid w:val="00ED1DA6"/>
    <w:rsid w:val="00ED3B64"/>
    <w:rsid w:val="00ED3E26"/>
    <w:rsid w:val="00ED4445"/>
    <w:rsid w:val="00ED4F12"/>
    <w:rsid w:val="00ED50AB"/>
    <w:rsid w:val="00ED5289"/>
    <w:rsid w:val="00ED559F"/>
    <w:rsid w:val="00ED5EE7"/>
    <w:rsid w:val="00ED634B"/>
    <w:rsid w:val="00ED6691"/>
    <w:rsid w:val="00ED6B08"/>
    <w:rsid w:val="00ED7C48"/>
    <w:rsid w:val="00ED7DFF"/>
    <w:rsid w:val="00EE016A"/>
    <w:rsid w:val="00EE0792"/>
    <w:rsid w:val="00EE1953"/>
    <w:rsid w:val="00EE1AB1"/>
    <w:rsid w:val="00EE3D54"/>
    <w:rsid w:val="00EE3DD2"/>
    <w:rsid w:val="00EE3DD7"/>
    <w:rsid w:val="00EE3F9F"/>
    <w:rsid w:val="00EE5FF5"/>
    <w:rsid w:val="00EE61BB"/>
    <w:rsid w:val="00EE61EA"/>
    <w:rsid w:val="00EE6C91"/>
    <w:rsid w:val="00EF2143"/>
    <w:rsid w:val="00EF2CB3"/>
    <w:rsid w:val="00EF2D4A"/>
    <w:rsid w:val="00EF322B"/>
    <w:rsid w:val="00EF3984"/>
    <w:rsid w:val="00EF3AA7"/>
    <w:rsid w:val="00EF4045"/>
    <w:rsid w:val="00EF5435"/>
    <w:rsid w:val="00EF71E7"/>
    <w:rsid w:val="00F01181"/>
    <w:rsid w:val="00F01345"/>
    <w:rsid w:val="00F03B9F"/>
    <w:rsid w:val="00F04D09"/>
    <w:rsid w:val="00F05862"/>
    <w:rsid w:val="00F06D33"/>
    <w:rsid w:val="00F10FF6"/>
    <w:rsid w:val="00F11D1B"/>
    <w:rsid w:val="00F1289A"/>
    <w:rsid w:val="00F12AF0"/>
    <w:rsid w:val="00F12B9E"/>
    <w:rsid w:val="00F1389D"/>
    <w:rsid w:val="00F13FCC"/>
    <w:rsid w:val="00F14214"/>
    <w:rsid w:val="00F15F29"/>
    <w:rsid w:val="00F16224"/>
    <w:rsid w:val="00F1698D"/>
    <w:rsid w:val="00F16A47"/>
    <w:rsid w:val="00F20271"/>
    <w:rsid w:val="00F20513"/>
    <w:rsid w:val="00F20636"/>
    <w:rsid w:val="00F20856"/>
    <w:rsid w:val="00F20BB6"/>
    <w:rsid w:val="00F21B3B"/>
    <w:rsid w:val="00F22106"/>
    <w:rsid w:val="00F22B38"/>
    <w:rsid w:val="00F24141"/>
    <w:rsid w:val="00F24CDA"/>
    <w:rsid w:val="00F24FE6"/>
    <w:rsid w:val="00F253D4"/>
    <w:rsid w:val="00F25A32"/>
    <w:rsid w:val="00F276B9"/>
    <w:rsid w:val="00F27752"/>
    <w:rsid w:val="00F30A45"/>
    <w:rsid w:val="00F30C92"/>
    <w:rsid w:val="00F312ED"/>
    <w:rsid w:val="00F3169F"/>
    <w:rsid w:val="00F31F9C"/>
    <w:rsid w:val="00F32BEB"/>
    <w:rsid w:val="00F32C85"/>
    <w:rsid w:val="00F32EBC"/>
    <w:rsid w:val="00F332C5"/>
    <w:rsid w:val="00F334A3"/>
    <w:rsid w:val="00F339D3"/>
    <w:rsid w:val="00F3438D"/>
    <w:rsid w:val="00F345E8"/>
    <w:rsid w:val="00F35CE8"/>
    <w:rsid w:val="00F3769C"/>
    <w:rsid w:val="00F376FA"/>
    <w:rsid w:val="00F37AAA"/>
    <w:rsid w:val="00F37DEA"/>
    <w:rsid w:val="00F41880"/>
    <w:rsid w:val="00F42837"/>
    <w:rsid w:val="00F43140"/>
    <w:rsid w:val="00F43189"/>
    <w:rsid w:val="00F434A6"/>
    <w:rsid w:val="00F438BC"/>
    <w:rsid w:val="00F43978"/>
    <w:rsid w:val="00F45586"/>
    <w:rsid w:val="00F46792"/>
    <w:rsid w:val="00F500F1"/>
    <w:rsid w:val="00F50AD0"/>
    <w:rsid w:val="00F50C00"/>
    <w:rsid w:val="00F50F51"/>
    <w:rsid w:val="00F53711"/>
    <w:rsid w:val="00F538C5"/>
    <w:rsid w:val="00F57580"/>
    <w:rsid w:val="00F605FE"/>
    <w:rsid w:val="00F60D82"/>
    <w:rsid w:val="00F60FF5"/>
    <w:rsid w:val="00F615D0"/>
    <w:rsid w:val="00F633B0"/>
    <w:rsid w:val="00F63EFB"/>
    <w:rsid w:val="00F64025"/>
    <w:rsid w:val="00F6492F"/>
    <w:rsid w:val="00F66023"/>
    <w:rsid w:val="00F661D8"/>
    <w:rsid w:val="00F6638F"/>
    <w:rsid w:val="00F67188"/>
    <w:rsid w:val="00F673A1"/>
    <w:rsid w:val="00F7009B"/>
    <w:rsid w:val="00F713D0"/>
    <w:rsid w:val="00F71BB3"/>
    <w:rsid w:val="00F725E3"/>
    <w:rsid w:val="00F73016"/>
    <w:rsid w:val="00F7355E"/>
    <w:rsid w:val="00F73620"/>
    <w:rsid w:val="00F73674"/>
    <w:rsid w:val="00F7383A"/>
    <w:rsid w:val="00F74120"/>
    <w:rsid w:val="00F74336"/>
    <w:rsid w:val="00F7486D"/>
    <w:rsid w:val="00F80045"/>
    <w:rsid w:val="00F80A4E"/>
    <w:rsid w:val="00F81A01"/>
    <w:rsid w:val="00F81AD4"/>
    <w:rsid w:val="00F81C5B"/>
    <w:rsid w:val="00F82F50"/>
    <w:rsid w:val="00F83FBF"/>
    <w:rsid w:val="00F84731"/>
    <w:rsid w:val="00F85F92"/>
    <w:rsid w:val="00F86A1A"/>
    <w:rsid w:val="00F86B24"/>
    <w:rsid w:val="00F86CC9"/>
    <w:rsid w:val="00F8746C"/>
    <w:rsid w:val="00F87776"/>
    <w:rsid w:val="00F90DCA"/>
    <w:rsid w:val="00F913A2"/>
    <w:rsid w:val="00F92474"/>
    <w:rsid w:val="00F9276D"/>
    <w:rsid w:val="00F93466"/>
    <w:rsid w:val="00F93515"/>
    <w:rsid w:val="00F94501"/>
    <w:rsid w:val="00F95760"/>
    <w:rsid w:val="00F960CF"/>
    <w:rsid w:val="00F97473"/>
    <w:rsid w:val="00F97858"/>
    <w:rsid w:val="00F97886"/>
    <w:rsid w:val="00F97C39"/>
    <w:rsid w:val="00FA00A8"/>
    <w:rsid w:val="00FA0697"/>
    <w:rsid w:val="00FA07EF"/>
    <w:rsid w:val="00FA0838"/>
    <w:rsid w:val="00FA0B51"/>
    <w:rsid w:val="00FA0D4E"/>
    <w:rsid w:val="00FA1212"/>
    <w:rsid w:val="00FA1231"/>
    <w:rsid w:val="00FA19FC"/>
    <w:rsid w:val="00FA2F9B"/>
    <w:rsid w:val="00FA3392"/>
    <w:rsid w:val="00FA3553"/>
    <w:rsid w:val="00FA44C2"/>
    <w:rsid w:val="00FA64DB"/>
    <w:rsid w:val="00FA6D23"/>
    <w:rsid w:val="00FA6DF6"/>
    <w:rsid w:val="00FA701A"/>
    <w:rsid w:val="00FA79C1"/>
    <w:rsid w:val="00FB088D"/>
    <w:rsid w:val="00FB1BBD"/>
    <w:rsid w:val="00FB1E32"/>
    <w:rsid w:val="00FB1EF3"/>
    <w:rsid w:val="00FB33F2"/>
    <w:rsid w:val="00FB3EA1"/>
    <w:rsid w:val="00FB410E"/>
    <w:rsid w:val="00FB54FA"/>
    <w:rsid w:val="00FB55F0"/>
    <w:rsid w:val="00FB5769"/>
    <w:rsid w:val="00FB5F2E"/>
    <w:rsid w:val="00FB6116"/>
    <w:rsid w:val="00FB6864"/>
    <w:rsid w:val="00FB7344"/>
    <w:rsid w:val="00FB73A6"/>
    <w:rsid w:val="00FB7B98"/>
    <w:rsid w:val="00FB7EA9"/>
    <w:rsid w:val="00FC0128"/>
    <w:rsid w:val="00FC0137"/>
    <w:rsid w:val="00FC0624"/>
    <w:rsid w:val="00FC0BB5"/>
    <w:rsid w:val="00FC104D"/>
    <w:rsid w:val="00FC44AE"/>
    <w:rsid w:val="00FC668E"/>
    <w:rsid w:val="00FC6A10"/>
    <w:rsid w:val="00FC7399"/>
    <w:rsid w:val="00FD03CA"/>
    <w:rsid w:val="00FD35F2"/>
    <w:rsid w:val="00FD41E4"/>
    <w:rsid w:val="00FD5927"/>
    <w:rsid w:val="00FD59CE"/>
    <w:rsid w:val="00FD69E0"/>
    <w:rsid w:val="00FD781C"/>
    <w:rsid w:val="00FD7E00"/>
    <w:rsid w:val="00FD7F32"/>
    <w:rsid w:val="00FE0120"/>
    <w:rsid w:val="00FE07AB"/>
    <w:rsid w:val="00FE0D1D"/>
    <w:rsid w:val="00FE0F4E"/>
    <w:rsid w:val="00FE1AFF"/>
    <w:rsid w:val="00FE1DF7"/>
    <w:rsid w:val="00FE3686"/>
    <w:rsid w:val="00FE40C0"/>
    <w:rsid w:val="00FE52B0"/>
    <w:rsid w:val="00FE5891"/>
    <w:rsid w:val="00FE6E59"/>
    <w:rsid w:val="00FF0229"/>
    <w:rsid w:val="00FF2A60"/>
    <w:rsid w:val="00FF2DC1"/>
    <w:rsid w:val="00FF2F21"/>
    <w:rsid w:val="00FF3D35"/>
    <w:rsid w:val="00FF4A1C"/>
    <w:rsid w:val="00FF4C5D"/>
    <w:rsid w:val="00FF511C"/>
    <w:rsid w:val="00FF59BB"/>
    <w:rsid w:val="00FF5EDF"/>
    <w:rsid w:val="00FF6024"/>
    <w:rsid w:val="00FF6214"/>
    <w:rsid w:val="00FF6C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81E30DA"/>
  <w14:defaultImageDpi w14:val="300"/>
  <w15:docId w15:val="{E28DF622-7617-434E-B388-04D1989A61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E75C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B1BB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FB1BB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E75C2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8E75C2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75C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75C2"/>
    <w:rPr>
      <w:rFonts w:ascii="Lucida Grande" w:hAnsi="Lucida Grande" w:cs="Lucida Grande"/>
      <w:sz w:val="18"/>
      <w:szCs w:val="18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8E75C2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8E75C2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8E75C2"/>
    <w:pPr>
      <w:ind w:left="48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8E75C2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8E75C2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8E75C2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8E75C2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8E75C2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8E75C2"/>
    <w:pPr>
      <w:ind w:left="1920"/>
    </w:pPr>
    <w:rPr>
      <w:sz w:val="20"/>
      <w:szCs w:val="20"/>
    </w:rPr>
  </w:style>
  <w:style w:type="character" w:styleId="BookTitle">
    <w:name w:val="Book Title"/>
    <w:basedOn w:val="DefaultParagraphFont"/>
    <w:uiPriority w:val="33"/>
    <w:qFormat/>
    <w:rsid w:val="008E75C2"/>
    <w:rPr>
      <w:b/>
      <w:bCs/>
      <w:smallCaps/>
      <w:spacing w:val="5"/>
    </w:rPr>
  </w:style>
  <w:style w:type="paragraph" w:styleId="NormalWeb">
    <w:name w:val="Normal (Web)"/>
    <w:basedOn w:val="Normal"/>
    <w:uiPriority w:val="99"/>
    <w:unhideWhenUsed/>
    <w:rsid w:val="004C5632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rsid w:val="009851AA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9851AA"/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08257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82571"/>
  </w:style>
  <w:style w:type="character" w:customStyle="1" w:styleId="CommentTextChar">
    <w:name w:val="Comment Text Char"/>
    <w:basedOn w:val="DefaultParagraphFont"/>
    <w:link w:val="CommentText"/>
    <w:uiPriority w:val="99"/>
    <w:rsid w:val="0008257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57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571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3D549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7227B"/>
  </w:style>
  <w:style w:type="character" w:customStyle="1" w:styleId="EndNoteBibliographyChar">
    <w:name w:val="EndNote Bibliography Char"/>
    <w:basedOn w:val="DefaultParagraphFont"/>
    <w:link w:val="EndNoteBibliography"/>
    <w:rsid w:val="008402AB"/>
    <w:rPr>
      <w:rFonts w:ascii="Arial" w:hAnsi="Arial" w:cs="Arial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720A2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720A2"/>
    <w:rPr>
      <w:rFonts w:ascii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9D59CC"/>
    <w:rPr>
      <w:color w:val="80008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FD7E00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rsid w:val="00B42466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rsid w:val="00DD0B26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rsid w:val="00471B84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rsid w:val="001339DE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rsid w:val="009551BA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rsid w:val="00E8506A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rsid w:val="000F0491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432B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432BE"/>
  </w:style>
  <w:style w:type="paragraph" w:styleId="Footer">
    <w:name w:val="footer"/>
    <w:basedOn w:val="Normal"/>
    <w:link w:val="FooterChar"/>
    <w:uiPriority w:val="99"/>
    <w:unhideWhenUsed/>
    <w:rsid w:val="008432B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432BE"/>
  </w:style>
  <w:style w:type="character" w:customStyle="1" w:styleId="UnresolvedMention9">
    <w:name w:val="Unresolved Mention9"/>
    <w:basedOn w:val="DefaultParagraphFont"/>
    <w:uiPriority w:val="99"/>
    <w:rsid w:val="00182E91"/>
    <w:rPr>
      <w:color w:val="605E5C"/>
      <w:shd w:val="clear" w:color="auto" w:fill="E1DFDD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69600C"/>
    <w:rPr>
      <w:color w:val="605E5C"/>
      <w:shd w:val="clear" w:color="auto" w:fill="E1DFDD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F73016"/>
    <w:rPr>
      <w:color w:val="605E5C"/>
      <w:shd w:val="clear" w:color="auto" w:fill="E1DFDD"/>
    </w:rPr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F10FF6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501DF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6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338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968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6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2261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70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31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368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7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329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4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672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5092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4066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3554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7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48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981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0186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138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428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14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1452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12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027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708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0132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34919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632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7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1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72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6138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886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7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7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8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90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7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740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104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D46943F3-6873-4793-867F-6D694D48CE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17</Words>
  <Characters>1811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lly</dc:creator>
  <cp:keywords/>
  <dc:description/>
  <cp:lastModifiedBy>Pierre Huchon</cp:lastModifiedBy>
  <cp:revision>4</cp:revision>
  <cp:lastPrinted>2020-05-15T13:39:00Z</cp:lastPrinted>
  <dcterms:created xsi:type="dcterms:W3CDTF">2020-05-28T20:06:00Z</dcterms:created>
  <dcterms:modified xsi:type="dcterms:W3CDTF">2020-06-25T14:50:00Z</dcterms:modified>
</cp:coreProperties>
</file>